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5C2B6D" w:rsidRDefault="005C2B6D">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5C2B6D" w:rsidRDefault="005C2B6D">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E15541"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34"/>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34"/>
      <w:r w:rsidR="00B15F64">
        <w:rPr>
          <w:rStyle w:val="CommentReference"/>
        </w:rPr>
        <w:commentReference w:id="134"/>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2C6FB1">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35"/>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35"/>
      <w:r w:rsidR="0018358A">
        <w:rPr>
          <w:rStyle w:val="CommentReference"/>
        </w:rPr>
        <w:commentReference w:id="135"/>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6" w:name="OLE_LINK1"/>
      <w:commentRangeStart w:id="137"/>
      <w:r>
        <w:rPr>
          <w:lang w:val="en-GB"/>
        </w:rPr>
        <w:t>mzTab-v</w:t>
      </w:r>
      <w:r w:rsidR="006C1B14">
        <w:rPr>
          <w:lang w:val="en-GB"/>
        </w:rPr>
        <w:t>ersion</w:t>
      </w:r>
      <w:commentRangeEnd w:id="137"/>
      <w:r w:rsidR="00CF2AE2">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6"/>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DA5246" w:rsidRDefault="00844720" w:rsidP="00565310">
                  <w:pPr>
                    <w:jc w:val="center"/>
                    <w:rPr>
                      <w:sz w:val="16"/>
                      <w:szCs w:val="16"/>
                      <w:highlight w:val="yellow"/>
                      <w:lang w:val="en-GB"/>
                    </w:rPr>
                  </w:pPr>
                </w:p>
              </w:tc>
              <w:tc>
                <w:tcPr>
                  <w:tcW w:w="0" w:type="auto"/>
                </w:tcPr>
                <w:p w14:paraId="41BF90EB" w14:textId="77777777" w:rsidR="00844720" w:rsidRPr="00DA5246" w:rsidRDefault="00844720" w:rsidP="00565310">
                  <w:pPr>
                    <w:jc w:val="center"/>
                    <w:rPr>
                      <w:sz w:val="16"/>
                      <w:szCs w:val="16"/>
                      <w:highlight w:val="yellow"/>
                      <w:lang w:val="en-GB"/>
                    </w:rPr>
                  </w:pPr>
                  <w:r w:rsidRPr="00DA5246">
                    <w:rPr>
                      <w:sz w:val="16"/>
                      <w:szCs w:val="16"/>
                      <w:highlight w:val="yellow"/>
                      <w:lang w:val="en-GB"/>
                    </w:rPr>
                    <w:t>Summary</w:t>
                  </w:r>
                </w:p>
              </w:tc>
              <w:tc>
                <w:tcPr>
                  <w:tcW w:w="0" w:type="auto"/>
                </w:tcPr>
                <w:p w14:paraId="6D275DE9" w14:textId="77777777" w:rsidR="00844720" w:rsidRPr="00DA5246" w:rsidRDefault="00844720" w:rsidP="00565310">
                  <w:pPr>
                    <w:jc w:val="center"/>
                    <w:rPr>
                      <w:sz w:val="16"/>
                      <w:szCs w:val="16"/>
                      <w:highlight w:val="yellow"/>
                      <w:lang w:val="en-GB"/>
                    </w:rPr>
                  </w:pPr>
                  <w:r w:rsidRPr="00DA5246">
                    <w:rPr>
                      <w:sz w:val="16"/>
                      <w:szCs w:val="16"/>
                      <w:highlight w:val="yellow"/>
                      <w:lang w:val="en-GB"/>
                    </w:rPr>
                    <w:t>Complete</w:t>
                  </w:r>
                </w:p>
              </w:tc>
            </w:tr>
            <w:tr w:rsidR="00844720" w:rsidRPr="00844720" w14:paraId="33EDBC85" w14:textId="77777777" w:rsidTr="00565310">
              <w:tc>
                <w:tcPr>
                  <w:tcW w:w="0" w:type="auto"/>
                </w:tcPr>
                <w:p w14:paraId="3DB48B3C" w14:textId="77777777" w:rsidR="00844720" w:rsidRPr="00DA5246" w:rsidRDefault="00844720" w:rsidP="00F0121B">
                  <w:pPr>
                    <w:rPr>
                      <w:sz w:val="16"/>
                      <w:szCs w:val="16"/>
                      <w:highlight w:val="yellow"/>
                      <w:lang w:val="en-GB"/>
                    </w:rPr>
                  </w:pPr>
                  <w:r w:rsidRPr="00DA5246">
                    <w:rPr>
                      <w:sz w:val="16"/>
                      <w:szCs w:val="16"/>
                      <w:highlight w:val="yellow"/>
                      <w:lang w:val="en-GB"/>
                    </w:rPr>
                    <w:t>Quantification</w:t>
                  </w:r>
                </w:p>
              </w:tc>
              <w:tc>
                <w:tcPr>
                  <w:tcW w:w="0" w:type="auto"/>
                </w:tcPr>
                <w:p w14:paraId="524E4879" w14:textId="77777777" w:rsidR="00844720" w:rsidRPr="00DA5246" w:rsidRDefault="00844720" w:rsidP="00565310">
                  <w:pPr>
                    <w:jc w:val="center"/>
                    <w:rPr>
                      <w:sz w:val="16"/>
                      <w:szCs w:val="16"/>
                      <w:highlight w:val="yellow"/>
                      <w:lang w:val="en-GB"/>
                    </w:rPr>
                  </w:pPr>
                  <w:r w:rsidRPr="00DA5246">
                    <w:rPr>
                      <w:sz w:val="16"/>
                      <w:szCs w:val="16"/>
                      <w:highlight w:val="yellow"/>
                      <w:lang w:val="en-GB"/>
                    </w:rPr>
                    <w:sym w:font="Wingdings" w:char="F0FC"/>
                  </w:r>
                </w:p>
              </w:tc>
              <w:tc>
                <w:tcPr>
                  <w:tcW w:w="0" w:type="auto"/>
                </w:tcPr>
                <w:p w14:paraId="203F3555" w14:textId="77777777" w:rsidR="00844720" w:rsidRPr="00DA5246" w:rsidRDefault="00844720" w:rsidP="00565310">
                  <w:pPr>
                    <w:jc w:val="center"/>
                    <w:rPr>
                      <w:sz w:val="16"/>
                      <w:szCs w:val="16"/>
                      <w:highlight w:val="yellow"/>
                      <w:lang w:val="en-GB"/>
                    </w:rPr>
                  </w:pPr>
                  <w:r w:rsidRPr="00DA5246">
                    <w:rPr>
                      <w:sz w:val="16"/>
                      <w:szCs w:val="16"/>
                      <w:highlight w:val="yellow"/>
                      <w:lang w:val="en-GB"/>
                    </w:rPr>
                    <w:sym w:font="Wingdings" w:char="F0FC"/>
                  </w:r>
                </w:p>
              </w:tc>
            </w:tr>
            <w:tr w:rsidR="00844720" w:rsidRPr="00844720" w14:paraId="643B10F8" w14:textId="77777777" w:rsidTr="00565310">
              <w:tc>
                <w:tcPr>
                  <w:tcW w:w="0" w:type="auto"/>
                </w:tcPr>
                <w:p w14:paraId="42660E76" w14:textId="77777777" w:rsidR="00844720" w:rsidRPr="00DA5246" w:rsidRDefault="00844720" w:rsidP="00F0121B">
                  <w:pPr>
                    <w:rPr>
                      <w:sz w:val="16"/>
                      <w:szCs w:val="16"/>
                      <w:highlight w:val="yellow"/>
                      <w:lang w:val="en-GB"/>
                    </w:rPr>
                  </w:pPr>
                  <w:r w:rsidRPr="00DA5246">
                    <w:rPr>
                      <w:sz w:val="16"/>
                      <w:szCs w:val="16"/>
                      <w:highlight w:val="yellow"/>
                      <w:lang w:val="en-GB"/>
                    </w:rPr>
                    <w:t>Identification</w:t>
                  </w:r>
                </w:p>
              </w:tc>
              <w:tc>
                <w:tcPr>
                  <w:tcW w:w="0" w:type="auto"/>
                </w:tcPr>
                <w:p w14:paraId="60459E08" w14:textId="77777777" w:rsidR="00844720" w:rsidRPr="00DA5246" w:rsidRDefault="00844720" w:rsidP="00565310">
                  <w:pPr>
                    <w:jc w:val="center"/>
                    <w:rPr>
                      <w:sz w:val="16"/>
                      <w:szCs w:val="16"/>
                      <w:highlight w:val="yellow"/>
                      <w:lang w:val="en-GB"/>
                    </w:rPr>
                  </w:pPr>
                  <w:r w:rsidRPr="00DA5246">
                    <w:rPr>
                      <w:sz w:val="16"/>
                      <w:szCs w:val="16"/>
                      <w:highlight w:val="yellow"/>
                      <w:lang w:val="en-GB"/>
                    </w:rPr>
                    <w:sym w:font="Wingdings" w:char="F0FC"/>
                  </w:r>
                </w:p>
              </w:tc>
              <w:tc>
                <w:tcPr>
                  <w:tcW w:w="0" w:type="auto"/>
                </w:tcPr>
                <w:p w14:paraId="69CC7896" w14:textId="77777777" w:rsidR="00844720" w:rsidRPr="00DA5246" w:rsidRDefault="00844720" w:rsidP="00565310">
                  <w:pPr>
                    <w:jc w:val="center"/>
                    <w:rPr>
                      <w:sz w:val="16"/>
                      <w:szCs w:val="16"/>
                      <w:highlight w:val="yellow"/>
                      <w:lang w:val="en-GB"/>
                    </w:rPr>
                  </w:pPr>
                  <w:r w:rsidRPr="00DA5246">
                    <w:rPr>
                      <w:sz w:val="16"/>
                      <w:szCs w:val="16"/>
                      <w:highlight w:val="yellow"/>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DA5246" w14:paraId="2EB02AE1" w14:textId="77777777" w:rsidTr="00046F5A">
              <w:tc>
                <w:tcPr>
                  <w:tcW w:w="0" w:type="auto"/>
                  <w:tcBorders>
                    <w:top w:val="nil"/>
                    <w:left w:val="nil"/>
                  </w:tcBorders>
                </w:tcPr>
                <w:p w14:paraId="67E69169" w14:textId="77777777" w:rsidR="00F0121B" w:rsidRPr="00DA5246" w:rsidRDefault="00F0121B" w:rsidP="00046F5A">
                  <w:pPr>
                    <w:jc w:val="center"/>
                    <w:rPr>
                      <w:sz w:val="16"/>
                      <w:szCs w:val="16"/>
                      <w:highlight w:val="yellow"/>
                      <w:lang w:val="en-GB"/>
                    </w:rPr>
                  </w:pPr>
                </w:p>
              </w:tc>
              <w:tc>
                <w:tcPr>
                  <w:tcW w:w="0" w:type="auto"/>
                </w:tcPr>
                <w:p w14:paraId="13654DDA" w14:textId="77777777" w:rsidR="00F0121B" w:rsidRPr="00DA5246" w:rsidRDefault="00F0121B" w:rsidP="00046F5A">
                  <w:pPr>
                    <w:jc w:val="center"/>
                    <w:rPr>
                      <w:sz w:val="16"/>
                      <w:szCs w:val="16"/>
                      <w:highlight w:val="yellow"/>
                      <w:lang w:val="en-GB"/>
                    </w:rPr>
                  </w:pPr>
                  <w:r w:rsidRPr="00DA5246">
                    <w:rPr>
                      <w:sz w:val="16"/>
                      <w:szCs w:val="16"/>
                      <w:highlight w:val="yellow"/>
                      <w:lang w:val="en-GB"/>
                    </w:rPr>
                    <w:t>Summary</w:t>
                  </w:r>
                </w:p>
              </w:tc>
              <w:tc>
                <w:tcPr>
                  <w:tcW w:w="0" w:type="auto"/>
                </w:tcPr>
                <w:p w14:paraId="30685C78" w14:textId="77777777" w:rsidR="00F0121B" w:rsidRPr="00DA5246" w:rsidRDefault="00F0121B" w:rsidP="00046F5A">
                  <w:pPr>
                    <w:jc w:val="center"/>
                    <w:rPr>
                      <w:sz w:val="16"/>
                      <w:szCs w:val="16"/>
                      <w:highlight w:val="yellow"/>
                      <w:lang w:val="en-GB"/>
                    </w:rPr>
                  </w:pPr>
                  <w:r w:rsidRPr="00DA5246">
                    <w:rPr>
                      <w:sz w:val="16"/>
                      <w:szCs w:val="16"/>
                      <w:highlight w:val="yellow"/>
                      <w:lang w:val="en-GB"/>
                    </w:rPr>
                    <w:t>Complete</w:t>
                  </w:r>
                </w:p>
              </w:tc>
            </w:tr>
            <w:tr w:rsidR="00F0121B" w:rsidRPr="00DA5246" w14:paraId="2AD02954" w14:textId="77777777" w:rsidTr="00046F5A">
              <w:tc>
                <w:tcPr>
                  <w:tcW w:w="0" w:type="auto"/>
                </w:tcPr>
                <w:p w14:paraId="3769D7ED" w14:textId="77777777" w:rsidR="00F0121B" w:rsidRPr="00DA5246" w:rsidRDefault="00F0121B" w:rsidP="00046F5A">
                  <w:pPr>
                    <w:rPr>
                      <w:sz w:val="16"/>
                      <w:szCs w:val="16"/>
                      <w:highlight w:val="yellow"/>
                      <w:lang w:val="en-GB"/>
                    </w:rPr>
                  </w:pPr>
                  <w:r w:rsidRPr="00DA5246">
                    <w:rPr>
                      <w:sz w:val="16"/>
                      <w:szCs w:val="16"/>
                      <w:highlight w:val="yellow"/>
                      <w:lang w:val="en-GB"/>
                    </w:rPr>
                    <w:t>Quantification</w:t>
                  </w:r>
                </w:p>
              </w:tc>
              <w:tc>
                <w:tcPr>
                  <w:tcW w:w="0" w:type="auto"/>
                </w:tcPr>
                <w:p w14:paraId="728D5EEF"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c>
                <w:tcPr>
                  <w:tcW w:w="0" w:type="auto"/>
                </w:tcPr>
                <w:p w14:paraId="347FEDBD"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r>
            <w:tr w:rsidR="00F0121B" w:rsidRPr="00DA5246" w14:paraId="14173975" w14:textId="77777777" w:rsidTr="00046F5A">
              <w:tc>
                <w:tcPr>
                  <w:tcW w:w="0" w:type="auto"/>
                </w:tcPr>
                <w:p w14:paraId="0ECE41CD" w14:textId="77777777" w:rsidR="00F0121B" w:rsidRPr="00DA5246" w:rsidRDefault="00F0121B" w:rsidP="00046F5A">
                  <w:pPr>
                    <w:rPr>
                      <w:sz w:val="16"/>
                      <w:szCs w:val="16"/>
                      <w:highlight w:val="yellow"/>
                      <w:lang w:val="en-GB"/>
                    </w:rPr>
                  </w:pPr>
                  <w:r w:rsidRPr="00DA5246">
                    <w:rPr>
                      <w:sz w:val="16"/>
                      <w:szCs w:val="16"/>
                      <w:highlight w:val="yellow"/>
                      <w:lang w:val="en-GB"/>
                    </w:rPr>
                    <w:t>Identification</w:t>
                  </w:r>
                </w:p>
              </w:tc>
              <w:tc>
                <w:tcPr>
                  <w:tcW w:w="0" w:type="auto"/>
                </w:tcPr>
                <w:p w14:paraId="19BF177D"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c>
                <w:tcPr>
                  <w:tcW w:w="0" w:type="auto"/>
                </w:tcPr>
                <w:p w14:paraId="52F4CADC"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DA5246" w:rsidRDefault="001332DD" w:rsidP="00D13C33">
            <w:pPr>
              <w:rPr>
                <w:highlight w:val="yellow"/>
                <w:lang w:val="en-GB"/>
              </w:rPr>
            </w:pPr>
            <w:r w:rsidRPr="00DA5246">
              <w:rPr>
                <w:highlight w:val="yellow"/>
                <w:lang w:val="en-GB"/>
              </w:rPr>
              <w:t xml:space="preserve">The results included in an mzTab file </w:t>
            </w:r>
            <w:r w:rsidR="00D526DA" w:rsidRPr="00DA5246">
              <w:rPr>
                <w:highlight w:val="yellow"/>
                <w:lang w:val="en-GB"/>
              </w:rPr>
              <w:t>MUST be flagged</w:t>
            </w:r>
            <w:r w:rsidRPr="00DA5246">
              <w:rPr>
                <w:highlight w:val="yellow"/>
                <w:lang w:val="en-GB"/>
              </w:rPr>
              <w:t xml:space="preserve"> </w:t>
            </w:r>
            <w:r w:rsidR="0048637E" w:rsidRPr="00DA5246">
              <w:rPr>
                <w:highlight w:val="yellow"/>
                <w:lang w:val="en-GB"/>
              </w:rPr>
              <w:t>as ‘Identification’ or ‘Quantification</w:t>
            </w:r>
            <w:r w:rsidR="00A66F1B" w:rsidRPr="00DA5246">
              <w:rPr>
                <w:highlight w:val="yellow"/>
                <w:lang w:val="en-GB"/>
              </w:rPr>
              <w:t xml:space="preserve">’ </w:t>
            </w:r>
            <w:r w:rsidR="00D13C33" w:rsidRPr="00DA5246">
              <w:rPr>
                <w:highlight w:val="yellow"/>
                <w:lang w:val="en-GB"/>
              </w:rPr>
              <w:t xml:space="preserve"> - </w:t>
            </w:r>
            <w:r w:rsidR="00A66F1B" w:rsidRPr="00DA5246">
              <w:rPr>
                <w:highlight w:val="yellow"/>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DA5246" w:rsidRDefault="001332DD" w:rsidP="004B7E14">
            <w:pPr>
              <w:rPr>
                <w:highlight w:val="yellow"/>
                <w:lang w:val="en-GB"/>
              </w:rPr>
            </w:pPr>
            <w:r w:rsidRPr="00DA5246">
              <w:rPr>
                <w:highlight w:val="yellow"/>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DA5246" w14:paraId="49410CB9" w14:textId="77777777" w:rsidTr="00046F5A">
              <w:tc>
                <w:tcPr>
                  <w:tcW w:w="0" w:type="auto"/>
                  <w:tcBorders>
                    <w:top w:val="nil"/>
                    <w:left w:val="nil"/>
                  </w:tcBorders>
                </w:tcPr>
                <w:p w14:paraId="5DF1E5FB" w14:textId="77777777" w:rsidR="00F0121B" w:rsidRPr="00DA5246" w:rsidRDefault="00F0121B" w:rsidP="00046F5A">
                  <w:pPr>
                    <w:jc w:val="center"/>
                    <w:rPr>
                      <w:sz w:val="16"/>
                      <w:szCs w:val="16"/>
                      <w:highlight w:val="yellow"/>
                      <w:lang w:val="en-GB"/>
                    </w:rPr>
                  </w:pPr>
                </w:p>
              </w:tc>
              <w:tc>
                <w:tcPr>
                  <w:tcW w:w="0" w:type="auto"/>
                </w:tcPr>
                <w:p w14:paraId="2410C566" w14:textId="77777777" w:rsidR="00F0121B" w:rsidRPr="00DA5246" w:rsidRDefault="00F0121B" w:rsidP="00046F5A">
                  <w:pPr>
                    <w:jc w:val="center"/>
                    <w:rPr>
                      <w:sz w:val="16"/>
                      <w:szCs w:val="16"/>
                      <w:highlight w:val="yellow"/>
                      <w:lang w:val="en-GB"/>
                    </w:rPr>
                  </w:pPr>
                  <w:r w:rsidRPr="00DA5246">
                    <w:rPr>
                      <w:sz w:val="16"/>
                      <w:szCs w:val="16"/>
                      <w:highlight w:val="yellow"/>
                      <w:lang w:val="en-GB"/>
                    </w:rPr>
                    <w:t>Summary</w:t>
                  </w:r>
                </w:p>
              </w:tc>
              <w:tc>
                <w:tcPr>
                  <w:tcW w:w="0" w:type="auto"/>
                </w:tcPr>
                <w:p w14:paraId="32718D28" w14:textId="77777777" w:rsidR="00F0121B" w:rsidRPr="00DA5246" w:rsidRDefault="00F0121B" w:rsidP="00046F5A">
                  <w:pPr>
                    <w:jc w:val="center"/>
                    <w:rPr>
                      <w:sz w:val="16"/>
                      <w:szCs w:val="16"/>
                      <w:highlight w:val="yellow"/>
                      <w:lang w:val="en-GB"/>
                    </w:rPr>
                  </w:pPr>
                  <w:r w:rsidRPr="00DA5246">
                    <w:rPr>
                      <w:sz w:val="16"/>
                      <w:szCs w:val="16"/>
                      <w:highlight w:val="yellow"/>
                      <w:lang w:val="en-GB"/>
                    </w:rPr>
                    <w:t>Complete</w:t>
                  </w:r>
                </w:p>
              </w:tc>
            </w:tr>
            <w:tr w:rsidR="00F0121B" w:rsidRPr="00DA5246" w14:paraId="44DC8D87" w14:textId="77777777" w:rsidTr="00046F5A">
              <w:tc>
                <w:tcPr>
                  <w:tcW w:w="0" w:type="auto"/>
                </w:tcPr>
                <w:p w14:paraId="5F920333" w14:textId="77777777" w:rsidR="00F0121B" w:rsidRPr="00DA5246" w:rsidRDefault="00F0121B" w:rsidP="00046F5A">
                  <w:pPr>
                    <w:rPr>
                      <w:sz w:val="16"/>
                      <w:szCs w:val="16"/>
                      <w:highlight w:val="yellow"/>
                      <w:lang w:val="en-GB"/>
                    </w:rPr>
                  </w:pPr>
                  <w:r w:rsidRPr="00DA5246">
                    <w:rPr>
                      <w:sz w:val="16"/>
                      <w:szCs w:val="16"/>
                      <w:highlight w:val="yellow"/>
                      <w:lang w:val="en-GB"/>
                    </w:rPr>
                    <w:t>Quantification</w:t>
                  </w:r>
                </w:p>
              </w:tc>
              <w:tc>
                <w:tcPr>
                  <w:tcW w:w="0" w:type="auto"/>
                </w:tcPr>
                <w:p w14:paraId="7F91AE3D"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c>
                <w:tcPr>
                  <w:tcW w:w="0" w:type="auto"/>
                </w:tcPr>
                <w:p w14:paraId="12D65DE3"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r>
            <w:tr w:rsidR="00F0121B" w:rsidRPr="00DA5246" w14:paraId="1867E072" w14:textId="77777777" w:rsidTr="00046F5A">
              <w:tc>
                <w:tcPr>
                  <w:tcW w:w="0" w:type="auto"/>
                </w:tcPr>
                <w:p w14:paraId="5C2E597F" w14:textId="77777777" w:rsidR="00F0121B" w:rsidRPr="00DA5246" w:rsidRDefault="00F0121B" w:rsidP="00046F5A">
                  <w:pPr>
                    <w:rPr>
                      <w:sz w:val="16"/>
                      <w:szCs w:val="16"/>
                      <w:highlight w:val="yellow"/>
                      <w:lang w:val="en-GB"/>
                    </w:rPr>
                  </w:pPr>
                  <w:r w:rsidRPr="00DA5246">
                    <w:rPr>
                      <w:sz w:val="16"/>
                      <w:szCs w:val="16"/>
                      <w:highlight w:val="yellow"/>
                      <w:lang w:val="en-GB"/>
                    </w:rPr>
                    <w:t>Identification</w:t>
                  </w:r>
                </w:p>
              </w:tc>
              <w:tc>
                <w:tcPr>
                  <w:tcW w:w="0" w:type="auto"/>
                </w:tcPr>
                <w:p w14:paraId="792C34BA"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c>
                <w:tcPr>
                  <w:tcW w:w="0" w:type="auto"/>
                </w:tcPr>
                <w:p w14:paraId="2FEFAA60"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r>
          </w:tbl>
          <w:p w14:paraId="641A3866" w14:textId="77777777" w:rsidR="00F0121B" w:rsidRPr="00DA5246" w:rsidRDefault="00F0121B" w:rsidP="00046F5A">
            <w:pPr>
              <w:rPr>
                <w:highlight w:val="yellow"/>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2B09670C" w:rsidR="00A74E2B" w:rsidRDefault="00D23186" w:rsidP="00A74E2B">
      <w:pPr>
        <w:pStyle w:val="Heading3"/>
        <w:rPr>
          <w:lang w:val="en-GB"/>
        </w:rPr>
      </w:pPr>
      <w:r>
        <w:rPr>
          <w:lang w:val="en-GB"/>
        </w:rPr>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5C88C49B" w14:textId="32257C56" w:rsidR="00A74E2B" w:rsidRPr="00C2227A" w:rsidRDefault="00A74E2B" w:rsidP="00FC52FB">
            <w:pPr>
              <w:rPr>
                <w:lang w:val="en-GB"/>
              </w:rPr>
            </w:pPr>
            <w:r>
              <w:rPr>
                <w:lang w:val="en-GB"/>
              </w:rPr>
              <w:t>The order of th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8"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8"/>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commentRangeStart w:id="139"/>
      <w:r>
        <w:rPr>
          <w:lang w:val="en-GB"/>
        </w:rPr>
        <w:t>fixed_</w:t>
      </w:r>
      <w:r w:rsidR="007A1183" w:rsidRPr="00F2225A">
        <w:rPr>
          <w:lang w:val="en-GB"/>
        </w:rPr>
        <w:t>mod</w:t>
      </w:r>
      <w:r w:rsidR="005064C2">
        <w:rPr>
          <w:lang w:val="en-GB"/>
        </w:rPr>
        <w:t>[1-n]</w:t>
      </w:r>
      <w:commentRangeEnd w:id="139"/>
      <w:r w:rsidR="00262E9E">
        <w:rPr>
          <w:rStyle w:val="CommentReference"/>
          <w:rFonts w:ascii="Arial" w:hAnsi="Arial"/>
          <w:b w:val="0"/>
          <w:bCs w:val="0"/>
        </w:rPr>
        <w:commentReference w:id="13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DA5246" w:rsidRDefault="007A1183" w:rsidP="007A1183">
            <w:pPr>
              <w:rPr>
                <w:highlight w:val="yellow"/>
                <w:lang w:val="en-GB"/>
              </w:rPr>
            </w:pPr>
            <w:r w:rsidRPr="00DA5246">
              <w:rPr>
                <w:highlight w:val="yellow"/>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DA5246" w:rsidRDefault="007A1183" w:rsidP="007A1183">
            <w:pPr>
              <w:rPr>
                <w:highlight w:val="yellow"/>
                <w:lang w:val="en-GB"/>
              </w:rPr>
            </w:pPr>
            <w:r w:rsidRPr="00DA5246">
              <w:rPr>
                <w:highlight w:val="yellow"/>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DA5246" w14:paraId="0358028E" w14:textId="77777777" w:rsidTr="00046F5A">
              <w:tc>
                <w:tcPr>
                  <w:tcW w:w="0" w:type="auto"/>
                  <w:tcBorders>
                    <w:top w:val="nil"/>
                    <w:left w:val="nil"/>
                  </w:tcBorders>
                </w:tcPr>
                <w:p w14:paraId="668FD5A8" w14:textId="77777777" w:rsidR="000C1D66" w:rsidRPr="00DA5246" w:rsidRDefault="000C1D66" w:rsidP="00046F5A">
                  <w:pPr>
                    <w:jc w:val="center"/>
                    <w:rPr>
                      <w:sz w:val="16"/>
                      <w:szCs w:val="16"/>
                      <w:highlight w:val="yellow"/>
                      <w:lang w:val="en-GB"/>
                    </w:rPr>
                  </w:pPr>
                </w:p>
              </w:tc>
              <w:tc>
                <w:tcPr>
                  <w:tcW w:w="0" w:type="auto"/>
                </w:tcPr>
                <w:p w14:paraId="37047C07" w14:textId="77777777" w:rsidR="000C1D66" w:rsidRPr="00DA5246" w:rsidRDefault="000C1D66" w:rsidP="00046F5A">
                  <w:pPr>
                    <w:jc w:val="center"/>
                    <w:rPr>
                      <w:sz w:val="16"/>
                      <w:szCs w:val="16"/>
                      <w:highlight w:val="yellow"/>
                      <w:lang w:val="en-GB"/>
                    </w:rPr>
                  </w:pPr>
                  <w:r w:rsidRPr="00DA5246">
                    <w:rPr>
                      <w:sz w:val="16"/>
                      <w:szCs w:val="16"/>
                      <w:highlight w:val="yellow"/>
                      <w:lang w:val="en-GB"/>
                    </w:rPr>
                    <w:t>Summary</w:t>
                  </w:r>
                </w:p>
              </w:tc>
              <w:tc>
                <w:tcPr>
                  <w:tcW w:w="0" w:type="auto"/>
                </w:tcPr>
                <w:p w14:paraId="4216E4E5" w14:textId="77777777" w:rsidR="000C1D66" w:rsidRPr="00DA5246" w:rsidRDefault="000C1D66" w:rsidP="00046F5A">
                  <w:pPr>
                    <w:jc w:val="center"/>
                    <w:rPr>
                      <w:sz w:val="16"/>
                      <w:szCs w:val="16"/>
                      <w:highlight w:val="yellow"/>
                      <w:lang w:val="en-GB"/>
                    </w:rPr>
                  </w:pPr>
                  <w:r w:rsidRPr="00DA5246">
                    <w:rPr>
                      <w:sz w:val="16"/>
                      <w:szCs w:val="16"/>
                      <w:highlight w:val="yellow"/>
                      <w:lang w:val="en-GB"/>
                    </w:rPr>
                    <w:t>Complete</w:t>
                  </w:r>
                </w:p>
              </w:tc>
            </w:tr>
            <w:tr w:rsidR="000C1D66" w:rsidRPr="00DA5246" w14:paraId="1F4F4693" w14:textId="77777777" w:rsidTr="00046F5A">
              <w:tc>
                <w:tcPr>
                  <w:tcW w:w="0" w:type="auto"/>
                </w:tcPr>
                <w:p w14:paraId="6266C17F" w14:textId="77777777" w:rsidR="000C1D66" w:rsidRPr="00DA5246" w:rsidRDefault="000C1D66" w:rsidP="00046F5A">
                  <w:pPr>
                    <w:rPr>
                      <w:sz w:val="16"/>
                      <w:szCs w:val="16"/>
                      <w:highlight w:val="yellow"/>
                      <w:lang w:val="en-GB"/>
                    </w:rPr>
                  </w:pPr>
                  <w:r w:rsidRPr="00DA5246">
                    <w:rPr>
                      <w:sz w:val="16"/>
                      <w:szCs w:val="16"/>
                      <w:highlight w:val="yellow"/>
                      <w:lang w:val="en-GB"/>
                    </w:rPr>
                    <w:t>Quantification</w:t>
                  </w:r>
                </w:p>
              </w:tc>
              <w:tc>
                <w:tcPr>
                  <w:tcW w:w="0" w:type="auto"/>
                </w:tcPr>
                <w:p w14:paraId="1B1A2305"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c>
                <w:tcPr>
                  <w:tcW w:w="0" w:type="auto"/>
                </w:tcPr>
                <w:p w14:paraId="54BE3049"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000C1D66"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r>
            <w:tr w:rsidR="000C1D66" w:rsidRPr="00DA5246" w14:paraId="62671907" w14:textId="77777777" w:rsidTr="00046F5A">
              <w:tc>
                <w:tcPr>
                  <w:tcW w:w="0" w:type="auto"/>
                </w:tcPr>
                <w:p w14:paraId="3F533804" w14:textId="77777777" w:rsidR="000C1D66" w:rsidRPr="00DA5246" w:rsidRDefault="000C1D66" w:rsidP="00046F5A">
                  <w:pPr>
                    <w:rPr>
                      <w:sz w:val="16"/>
                      <w:szCs w:val="16"/>
                      <w:highlight w:val="yellow"/>
                      <w:lang w:val="en-GB"/>
                    </w:rPr>
                  </w:pPr>
                  <w:r w:rsidRPr="00DA5246">
                    <w:rPr>
                      <w:sz w:val="16"/>
                      <w:szCs w:val="16"/>
                      <w:highlight w:val="yellow"/>
                      <w:lang w:val="en-GB"/>
                    </w:rPr>
                    <w:t>Identification</w:t>
                  </w:r>
                </w:p>
              </w:tc>
              <w:tc>
                <w:tcPr>
                  <w:tcW w:w="0" w:type="auto"/>
                </w:tcPr>
                <w:p w14:paraId="7698B749" w14:textId="77777777" w:rsidR="000C1D66" w:rsidRPr="00DA5246" w:rsidRDefault="000C1D66" w:rsidP="00046F5A">
                  <w:pPr>
                    <w:jc w:val="center"/>
                    <w:rPr>
                      <w:sz w:val="16"/>
                      <w:szCs w:val="16"/>
                      <w:highlight w:val="yellow"/>
                      <w:lang w:val="en-GB"/>
                    </w:rPr>
                  </w:pPr>
                </w:p>
              </w:tc>
              <w:tc>
                <w:tcPr>
                  <w:tcW w:w="0" w:type="auto"/>
                </w:tcPr>
                <w:p w14:paraId="5BBC5072" w14:textId="77777777" w:rsidR="000C1D66" w:rsidRPr="00DA5246" w:rsidRDefault="000C1D66" w:rsidP="00046F5A">
                  <w:pPr>
                    <w:jc w:val="center"/>
                    <w:rPr>
                      <w:sz w:val="16"/>
                      <w:szCs w:val="16"/>
                      <w:highlight w:val="yellow"/>
                      <w:lang w:val="en-GB"/>
                    </w:rPr>
                  </w:pPr>
                </w:p>
              </w:tc>
            </w:tr>
          </w:tbl>
          <w:p w14:paraId="283805CC" w14:textId="77777777" w:rsidR="000C1D66" w:rsidRPr="00DA5246" w:rsidRDefault="00547860" w:rsidP="00506B44">
            <w:pPr>
              <w:spacing w:after="60"/>
              <w:outlineLvl w:val="1"/>
              <w:rPr>
                <w:rFonts w:cs="Arial"/>
                <w:sz w:val="16"/>
                <w:szCs w:val="16"/>
                <w:highlight w:val="yellow"/>
                <w:lang w:val="en-GB"/>
              </w:rPr>
            </w:pPr>
            <w:r w:rsidRPr="00DA5246">
              <w:rPr>
                <w:sz w:val="18"/>
                <w:szCs w:val="16"/>
                <w:highlight w:val="yellow"/>
                <w:vertAlign w:val="superscript"/>
                <w:lang w:val="en-GB"/>
              </w:rPr>
              <w:t>1</w:t>
            </w:r>
            <w:r w:rsidR="00BD7493" w:rsidRPr="00DA5246">
              <w:rPr>
                <w:sz w:val="16"/>
                <w:szCs w:val="16"/>
                <w:highlight w:val="yellow"/>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450FE1F1" w14:textId="246AB7FC" w:rsidR="00DC7117" w:rsidRDefault="00DC7117" w:rsidP="00DC7117">
      <w:pPr>
        <w:pStyle w:val="Heading3"/>
        <w:rPr>
          <w:lang w:val="en-GB"/>
        </w:rPr>
      </w:pPr>
      <w:r>
        <w:rPr>
          <w:lang w:val="en-GB"/>
        </w:rPr>
        <w:t>small_molecule-database[1-n]</w:t>
      </w:r>
      <w:r w:rsidR="009C1390">
        <w:rPr>
          <w:lang w:val="en-GB"/>
        </w:rPr>
        <w:t>-</w:t>
      </w:r>
      <w:r w:rsidR="0020557B">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795"/>
        <w:gridCol w:w="8393"/>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79C4C4EA" w:rsidR="00DC7117" w:rsidRPr="00EC2317" w:rsidRDefault="00DC7117" w:rsidP="00110053">
            <w:pPr>
              <w:rPr>
                <w:lang w:val="en-GB"/>
              </w:rPr>
            </w:pPr>
            <w:r>
              <w:rPr>
                <w:lang w:val="en-GB"/>
              </w:rPr>
              <w:t>The description of databases used in the small molecule section. TO COMPLETE</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commentRangeStart w:id="140"/>
            <w:r>
              <w:rPr>
                <w:b/>
                <w:lang w:val="en-GB"/>
              </w:rPr>
              <w:t>Mandatory</w:t>
            </w:r>
            <w:commentRangeEnd w:id="140"/>
            <w:r>
              <w:rPr>
                <w:rStyle w:val="CommentReference"/>
              </w:rPr>
              <w:commentReference w:id="140"/>
            </w:r>
          </w:p>
        </w:tc>
        <w:tc>
          <w:tcPr>
            <w:tcW w:w="8571" w:type="dxa"/>
          </w:tcPr>
          <w:tbl>
            <w:tblPr>
              <w:tblStyle w:val="TableGrid"/>
              <w:tblW w:w="0" w:type="auto"/>
              <w:tblLook w:val="04A0" w:firstRow="1" w:lastRow="0" w:firstColumn="1" w:lastColumn="0" w:noHBand="0" w:noVBand="1"/>
            </w:tblPr>
            <w:tblGrid>
              <w:gridCol w:w="1195"/>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77777777" w:rsidR="00DC7117" w:rsidRPr="00AB45A3" w:rsidRDefault="00DC7117" w:rsidP="00110053">
                  <w:pPr>
                    <w:rPr>
                      <w:sz w:val="16"/>
                      <w:szCs w:val="16"/>
                      <w:lang w:val="en-GB"/>
                    </w:rPr>
                  </w:pPr>
                  <w:r w:rsidRPr="00AB45A3">
                    <w:rPr>
                      <w:sz w:val="16"/>
                      <w:szCs w:val="16"/>
                      <w:lang w:val="en-GB"/>
                    </w:rPr>
                    <w:t>Quantification</w:t>
                  </w:r>
                </w:p>
              </w:tc>
              <w:tc>
                <w:tcPr>
                  <w:tcW w:w="0" w:type="auto"/>
                </w:tcPr>
                <w:p w14:paraId="537AE743" w14:textId="77777777" w:rsidR="00DC7117" w:rsidRPr="00AB45A3" w:rsidRDefault="00DC7117" w:rsidP="00110053">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D06E642" w14:textId="77777777" w:rsidR="00DC7117" w:rsidRPr="00AB45A3" w:rsidRDefault="00DC7117" w:rsidP="00110053">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DC7117" w:rsidRPr="00AB45A3" w14:paraId="156273AB" w14:textId="77777777" w:rsidTr="00110053">
              <w:tc>
                <w:tcPr>
                  <w:tcW w:w="0" w:type="auto"/>
                </w:tcPr>
                <w:p w14:paraId="5D2B9450" w14:textId="77777777" w:rsidR="00DC7117" w:rsidRPr="00AB45A3" w:rsidRDefault="00DC7117" w:rsidP="00110053">
                  <w:pPr>
                    <w:rPr>
                      <w:sz w:val="16"/>
                      <w:szCs w:val="16"/>
                      <w:lang w:val="en-GB"/>
                    </w:rPr>
                  </w:pPr>
                  <w:r w:rsidRPr="00AB45A3">
                    <w:rPr>
                      <w:sz w:val="16"/>
                      <w:szCs w:val="16"/>
                      <w:lang w:val="en-GB"/>
                    </w:rPr>
                    <w:t>Identification</w:t>
                  </w:r>
                </w:p>
              </w:tc>
              <w:tc>
                <w:tcPr>
                  <w:tcW w:w="0" w:type="auto"/>
                </w:tcPr>
                <w:p w14:paraId="6BE5B606" w14:textId="77777777" w:rsidR="00DC7117" w:rsidRPr="00AB45A3" w:rsidRDefault="00DC7117" w:rsidP="00110053">
                  <w:pPr>
                    <w:jc w:val="center"/>
                    <w:rPr>
                      <w:sz w:val="16"/>
                      <w:szCs w:val="16"/>
                      <w:lang w:val="en-GB"/>
                    </w:rPr>
                  </w:pPr>
                </w:p>
              </w:tc>
              <w:tc>
                <w:tcPr>
                  <w:tcW w:w="0" w:type="auto"/>
                </w:tcPr>
                <w:p w14:paraId="6684F2C6" w14:textId="77777777" w:rsidR="00DC7117" w:rsidRPr="00AB45A3" w:rsidRDefault="00DC7117" w:rsidP="00110053">
                  <w:pPr>
                    <w:jc w:val="center"/>
                    <w:rPr>
                      <w:sz w:val="16"/>
                      <w:szCs w:val="16"/>
                      <w:lang w:val="en-GB"/>
                    </w:rPr>
                  </w:pPr>
                </w:p>
              </w:tc>
            </w:tr>
          </w:tbl>
          <w:p w14:paraId="7CFC2383" w14:textId="77777777" w:rsidR="00DC7117" w:rsidRPr="00AB45A3" w:rsidRDefault="00DC7117" w:rsidP="00110053">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small molecule</w:t>
            </w:r>
            <w:r w:rsidRPr="00AB45A3">
              <w:rPr>
                <w:sz w:val="16"/>
                <w:szCs w:val="16"/>
                <w:lang w:val="en-GB"/>
              </w:rPr>
              <w:t xml:space="preserve"> section is present</w:t>
            </w: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5C7870A9" w14:textId="77777777" w:rsidR="00DC7117" w:rsidRPr="00E92C27" w:rsidRDefault="00DC7117" w:rsidP="00110053">
            <w:pPr>
              <w:pStyle w:val="Code"/>
              <w:rPr>
                <w:rFonts w:cs="Courier New"/>
              </w:rPr>
            </w:pPr>
            <w:r w:rsidRPr="00DC7117">
              <w:rPr>
                <w:rFonts w:cs="Courier New"/>
                <w:highlight w:val="yellow"/>
              </w:rPr>
              <w:t>MTD  small_molecule-quantification_unit  [PRIDE, PRIDE:0000395, Ratio, ]</w:t>
            </w:r>
          </w:p>
        </w:tc>
      </w:tr>
    </w:tbl>
    <w:p w14:paraId="1873C8AC" w14:textId="65EE6AF5" w:rsidR="00DC7117" w:rsidRDefault="00DC7117" w:rsidP="00DC7117">
      <w:pPr>
        <w:pStyle w:val="Heading3"/>
        <w:rPr>
          <w:lang w:val="en-GB"/>
        </w:rPr>
      </w:pPr>
      <w:commentRangeStart w:id="141"/>
      <w:r>
        <w:rPr>
          <w:lang w:val="en-GB"/>
        </w:rPr>
        <w:t>small_molecule-database[1-n]</w:t>
      </w:r>
      <w:r w:rsidR="009C1390">
        <w:rPr>
          <w:lang w:val="en-GB"/>
        </w:rPr>
        <w:t>-</w:t>
      </w:r>
      <w:r w:rsidR="0020557B">
        <w:rPr>
          <w:lang w:val="en-GB"/>
        </w:rPr>
        <w:t>prefix</w:t>
      </w:r>
      <w:commentRangeEnd w:id="141"/>
      <w:r w:rsidR="00DA5246">
        <w:rPr>
          <w:rStyle w:val="CommentReference"/>
          <w:rFonts w:ascii="Arial" w:hAnsi="Arial"/>
          <w:b w:val="0"/>
          <w:bCs w:val="0"/>
        </w:rPr>
        <w:commentReference w:id="14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178"/>
        <w:gridCol w:w="8393"/>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gridSpan w:val="2"/>
          </w:tcPr>
          <w:p w14:paraId="1646CE4C" w14:textId="2B101EFD" w:rsidR="00DC7117" w:rsidRPr="00EC2317" w:rsidRDefault="00DC7117" w:rsidP="00110053">
            <w:pPr>
              <w:rPr>
                <w:lang w:val="en-GB"/>
              </w:rPr>
            </w:pPr>
            <w:r>
              <w:rPr>
                <w:lang w:val="en-GB"/>
              </w:rPr>
              <w:t>The prefix used in the “identifier” column of SML and SME tables</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gridSpan w:val="2"/>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gridSpan w:val="2"/>
          </w:tcPr>
          <w:tbl>
            <w:tblPr>
              <w:tblStyle w:val="TableGrid"/>
              <w:tblW w:w="0" w:type="auto"/>
              <w:tblLook w:val="04A0" w:firstRow="1" w:lastRow="0" w:firstColumn="1" w:lastColumn="0" w:noHBand="0" w:noVBand="1"/>
            </w:tblPr>
            <w:tblGrid>
              <w:gridCol w:w="1195"/>
              <w:gridCol w:w="901"/>
              <w:gridCol w:w="901"/>
            </w:tblGrid>
            <w:tr w:rsidR="00DC7117" w:rsidRPr="00610B10" w14:paraId="3DDBF50E" w14:textId="77777777" w:rsidTr="00110053">
              <w:tc>
                <w:tcPr>
                  <w:tcW w:w="0" w:type="auto"/>
                  <w:tcBorders>
                    <w:top w:val="nil"/>
                    <w:left w:val="nil"/>
                  </w:tcBorders>
                </w:tcPr>
                <w:p w14:paraId="4CA7A6CA" w14:textId="77777777" w:rsidR="00DC7117" w:rsidRPr="00610B10" w:rsidRDefault="00DC7117" w:rsidP="00110053">
                  <w:pPr>
                    <w:jc w:val="center"/>
                    <w:rPr>
                      <w:sz w:val="16"/>
                      <w:szCs w:val="16"/>
                      <w:highlight w:val="yellow"/>
                      <w:lang w:val="en-GB"/>
                    </w:rPr>
                  </w:pPr>
                </w:p>
              </w:tc>
              <w:tc>
                <w:tcPr>
                  <w:tcW w:w="0" w:type="auto"/>
                </w:tcPr>
                <w:p w14:paraId="56B675D6" w14:textId="77777777" w:rsidR="00DC7117" w:rsidRPr="00610B10" w:rsidRDefault="00DC7117" w:rsidP="00110053">
                  <w:pPr>
                    <w:jc w:val="center"/>
                    <w:rPr>
                      <w:sz w:val="16"/>
                      <w:szCs w:val="16"/>
                      <w:highlight w:val="yellow"/>
                      <w:lang w:val="en-GB"/>
                    </w:rPr>
                  </w:pPr>
                  <w:r w:rsidRPr="00610B10">
                    <w:rPr>
                      <w:sz w:val="16"/>
                      <w:szCs w:val="16"/>
                      <w:highlight w:val="yellow"/>
                      <w:lang w:val="en-GB"/>
                    </w:rPr>
                    <w:t>Summary</w:t>
                  </w:r>
                </w:p>
              </w:tc>
              <w:tc>
                <w:tcPr>
                  <w:tcW w:w="0" w:type="auto"/>
                </w:tcPr>
                <w:p w14:paraId="30D38682" w14:textId="77777777" w:rsidR="00DC7117" w:rsidRPr="00610B10" w:rsidRDefault="00DC7117" w:rsidP="00110053">
                  <w:pPr>
                    <w:jc w:val="center"/>
                    <w:rPr>
                      <w:sz w:val="16"/>
                      <w:szCs w:val="16"/>
                      <w:highlight w:val="yellow"/>
                      <w:lang w:val="en-GB"/>
                    </w:rPr>
                  </w:pPr>
                  <w:r w:rsidRPr="00610B10">
                    <w:rPr>
                      <w:sz w:val="16"/>
                      <w:szCs w:val="16"/>
                      <w:highlight w:val="yellow"/>
                      <w:lang w:val="en-GB"/>
                    </w:rPr>
                    <w:t>Complete</w:t>
                  </w:r>
                </w:p>
              </w:tc>
            </w:tr>
            <w:tr w:rsidR="00DC7117" w:rsidRPr="00610B10" w14:paraId="51515493" w14:textId="77777777" w:rsidTr="00110053">
              <w:tc>
                <w:tcPr>
                  <w:tcW w:w="0" w:type="auto"/>
                </w:tcPr>
                <w:p w14:paraId="3A54ED08" w14:textId="77777777" w:rsidR="00DC7117" w:rsidRPr="00610B10" w:rsidRDefault="00DC7117" w:rsidP="00110053">
                  <w:pPr>
                    <w:rPr>
                      <w:sz w:val="16"/>
                      <w:szCs w:val="16"/>
                      <w:highlight w:val="yellow"/>
                      <w:lang w:val="en-GB"/>
                    </w:rPr>
                  </w:pPr>
                  <w:r w:rsidRPr="00610B10">
                    <w:rPr>
                      <w:sz w:val="16"/>
                      <w:szCs w:val="16"/>
                      <w:highlight w:val="yellow"/>
                      <w:lang w:val="en-GB"/>
                    </w:rPr>
                    <w:t>Quantification</w:t>
                  </w:r>
                </w:p>
              </w:tc>
              <w:tc>
                <w:tcPr>
                  <w:tcW w:w="0" w:type="auto"/>
                </w:tcPr>
                <w:p w14:paraId="671628AA" w14:textId="77777777" w:rsidR="00DC7117" w:rsidRPr="00610B10" w:rsidRDefault="00DC7117"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822FD04" w14:textId="77777777" w:rsidR="00DC7117" w:rsidRPr="00610B10" w:rsidRDefault="00DC7117"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DC7117" w:rsidRPr="00610B10" w14:paraId="4C0C2DEC" w14:textId="77777777" w:rsidTr="00110053">
              <w:tc>
                <w:tcPr>
                  <w:tcW w:w="0" w:type="auto"/>
                </w:tcPr>
                <w:p w14:paraId="3826683D" w14:textId="77777777" w:rsidR="00DC7117" w:rsidRPr="00610B10" w:rsidRDefault="00DC7117" w:rsidP="00110053">
                  <w:pPr>
                    <w:rPr>
                      <w:sz w:val="16"/>
                      <w:szCs w:val="16"/>
                      <w:highlight w:val="yellow"/>
                      <w:lang w:val="en-GB"/>
                    </w:rPr>
                  </w:pPr>
                  <w:r w:rsidRPr="00610B10">
                    <w:rPr>
                      <w:sz w:val="16"/>
                      <w:szCs w:val="16"/>
                      <w:highlight w:val="yellow"/>
                      <w:lang w:val="en-GB"/>
                    </w:rPr>
                    <w:t>Identification</w:t>
                  </w:r>
                </w:p>
              </w:tc>
              <w:tc>
                <w:tcPr>
                  <w:tcW w:w="0" w:type="auto"/>
                </w:tcPr>
                <w:p w14:paraId="3479C806" w14:textId="77777777" w:rsidR="00DC7117" w:rsidRPr="00610B10" w:rsidRDefault="00DC7117" w:rsidP="00110053">
                  <w:pPr>
                    <w:jc w:val="center"/>
                    <w:rPr>
                      <w:sz w:val="16"/>
                      <w:szCs w:val="16"/>
                      <w:highlight w:val="yellow"/>
                      <w:lang w:val="en-GB"/>
                    </w:rPr>
                  </w:pPr>
                </w:p>
              </w:tc>
              <w:tc>
                <w:tcPr>
                  <w:tcW w:w="0" w:type="auto"/>
                </w:tcPr>
                <w:p w14:paraId="3EFB5C2E" w14:textId="77777777" w:rsidR="00DC7117" w:rsidRPr="00610B10" w:rsidRDefault="00DC7117" w:rsidP="00110053">
                  <w:pPr>
                    <w:jc w:val="center"/>
                    <w:rPr>
                      <w:sz w:val="16"/>
                      <w:szCs w:val="16"/>
                      <w:highlight w:val="yellow"/>
                      <w:lang w:val="en-GB"/>
                    </w:rPr>
                  </w:pPr>
                </w:p>
              </w:tc>
            </w:tr>
          </w:tbl>
          <w:p w14:paraId="0A4A8F14" w14:textId="77777777" w:rsidR="00DC7117" w:rsidRPr="00610B10" w:rsidRDefault="00DC7117"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DC7117" w14:paraId="26AEA855" w14:textId="77777777" w:rsidTr="00110053">
        <w:tc>
          <w:tcPr>
            <w:tcW w:w="1617" w:type="dxa"/>
            <w:vAlign w:val="center"/>
          </w:tcPr>
          <w:p w14:paraId="1649517B" w14:textId="77777777" w:rsidR="00DC7117" w:rsidRPr="00EC2317" w:rsidRDefault="00DC7117" w:rsidP="00110053">
            <w:pPr>
              <w:rPr>
                <w:b/>
                <w:lang w:val="en-GB"/>
              </w:rPr>
            </w:pPr>
            <w:r w:rsidRPr="00EC2317">
              <w:rPr>
                <w:b/>
                <w:lang w:val="en-GB"/>
              </w:rPr>
              <w:t>Example:</w:t>
            </w:r>
          </w:p>
        </w:tc>
        <w:tc>
          <w:tcPr>
            <w:tcW w:w="8571" w:type="dxa"/>
            <w:gridSpan w:val="2"/>
          </w:tcPr>
          <w:p w14:paraId="15C7A26B" w14:textId="77777777" w:rsidR="00DC7117" w:rsidRPr="00610B10" w:rsidRDefault="00DC7117" w:rsidP="00110053">
            <w:pPr>
              <w:pStyle w:val="Code"/>
              <w:rPr>
                <w:rFonts w:cs="Courier New"/>
                <w:highlight w:val="yellow"/>
              </w:rPr>
            </w:pPr>
            <w:r w:rsidRPr="00610B10">
              <w:rPr>
                <w:rFonts w:cs="Courier New"/>
                <w:highlight w:val="yellow"/>
              </w:rPr>
              <w:t>MTD  small_molecule-quantification_unit  [PRIDE, PRIDE:0000395, Ratio, ]</w:t>
            </w:r>
          </w:p>
        </w:tc>
      </w:tr>
      <w:tr w:rsidR="00610B10" w14:paraId="24EE3DDF" w14:textId="77777777" w:rsidTr="00610B10">
        <w:tc>
          <w:tcPr>
            <w:tcW w:w="1795" w:type="dxa"/>
            <w:gridSpan w:val="2"/>
            <w:vAlign w:val="center"/>
          </w:tcPr>
          <w:p w14:paraId="3799D2DB" w14:textId="77777777" w:rsidR="00610B10" w:rsidRPr="00EC2317" w:rsidRDefault="00610B10" w:rsidP="00110053">
            <w:pPr>
              <w:rPr>
                <w:b/>
                <w:lang w:val="en-GB"/>
              </w:rPr>
            </w:pPr>
            <w:r w:rsidRPr="00EC2317">
              <w:rPr>
                <w:b/>
                <w:lang w:val="en-GB"/>
              </w:rPr>
              <w:t>Example:</w:t>
            </w:r>
          </w:p>
        </w:tc>
        <w:tc>
          <w:tcPr>
            <w:tcW w:w="8393" w:type="dxa"/>
          </w:tcPr>
          <w:p w14:paraId="233AE19E" w14:textId="77777777" w:rsidR="00610B10" w:rsidRPr="00E92C27" w:rsidRDefault="00610B10" w:rsidP="00110053">
            <w:pPr>
              <w:pStyle w:val="Code"/>
              <w:rPr>
                <w:rFonts w:cs="Courier New"/>
              </w:rPr>
            </w:pPr>
            <w:r w:rsidRPr="00DC7117">
              <w:rPr>
                <w:rFonts w:cs="Courier New"/>
                <w:highlight w:val="yellow"/>
              </w:rPr>
              <w:t>MTD  small_molecule-quantification_unit  [PRIDE, PRIDE:0000395, Ratio, ]</w:t>
            </w:r>
          </w:p>
        </w:tc>
      </w:tr>
    </w:tbl>
    <w:p w14:paraId="62C854D3" w14:textId="7F9C199A" w:rsidR="00610B10" w:rsidRDefault="00610B10" w:rsidP="00610B10">
      <w:pPr>
        <w:pStyle w:val="Heading3"/>
        <w:rPr>
          <w:lang w:val="en-GB"/>
        </w:rPr>
      </w:pPr>
      <w:r>
        <w:rPr>
          <w:lang w:val="en-GB"/>
        </w:rPr>
        <w:t>small_molecule-database</w:t>
      </w:r>
      <w:r w:rsidR="00BA46AE">
        <w:rPr>
          <w:lang w:val="en-GB"/>
        </w:rPr>
        <w:t xml:space="preserve"> </w:t>
      </w:r>
      <w:r>
        <w:rPr>
          <w:lang w:val="en-GB"/>
        </w:rPr>
        <w:t>[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7C7232B2" w:rsidR="00610B10" w:rsidRPr="00EC2317" w:rsidRDefault="00610B10" w:rsidP="00610B10">
            <w:pPr>
              <w:rPr>
                <w:lang w:val="en-GB"/>
              </w:rPr>
            </w:pPr>
            <w:r>
              <w:rPr>
                <w:lang w:val="en-GB"/>
              </w:rPr>
              <w:t>The database version .</w:t>
            </w:r>
            <w:r w:rsidRPr="00610B10">
              <w:rPr>
                <w:highlight w:val="yellow"/>
                <w:lang w:val="en-GB"/>
              </w:rPr>
              <w:t>. TO COMPLETE</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10B10" w:rsidRPr="00610B10" w14:paraId="343CA9E4" w14:textId="77777777" w:rsidTr="00110053">
              <w:tc>
                <w:tcPr>
                  <w:tcW w:w="0" w:type="auto"/>
                  <w:tcBorders>
                    <w:top w:val="nil"/>
                    <w:left w:val="nil"/>
                  </w:tcBorders>
                </w:tcPr>
                <w:p w14:paraId="785DFA0C" w14:textId="77777777" w:rsidR="00610B10" w:rsidRPr="00610B10" w:rsidRDefault="00610B10" w:rsidP="00110053">
                  <w:pPr>
                    <w:jc w:val="center"/>
                    <w:rPr>
                      <w:sz w:val="16"/>
                      <w:szCs w:val="16"/>
                      <w:highlight w:val="yellow"/>
                      <w:lang w:val="en-GB"/>
                    </w:rPr>
                  </w:pPr>
                </w:p>
              </w:tc>
              <w:tc>
                <w:tcPr>
                  <w:tcW w:w="0" w:type="auto"/>
                </w:tcPr>
                <w:p w14:paraId="484EA155" w14:textId="77777777" w:rsidR="00610B10" w:rsidRPr="00610B10" w:rsidRDefault="00610B10" w:rsidP="00110053">
                  <w:pPr>
                    <w:jc w:val="center"/>
                    <w:rPr>
                      <w:sz w:val="16"/>
                      <w:szCs w:val="16"/>
                      <w:highlight w:val="yellow"/>
                      <w:lang w:val="en-GB"/>
                    </w:rPr>
                  </w:pPr>
                  <w:r w:rsidRPr="00610B10">
                    <w:rPr>
                      <w:sz w:val="16"/>
                      <w:szCs w:val="16"/>
                      <w:highlight w:val="yellow"/>
                      <w:lang w:val="en-GB"/>
                    </w:rPr>
                    <w:t>Summary</w:t>
                  </w:r>
                </w:p>
              </w:tc>
              <w:tc>
                <w:tcPr>
                  <w:tcW w:w="0" w:type="auto"/>
                </w:tcPr>
                <w:p w14:paraId="0B902734" w14:textId="77777777" w:rsidR="00610B10" w:rsidRPr="00610B10" w:rsidRDefault="00610B10" w:rsidP="00110053">
                  <w:pPr>
                    <w:jc w:val="center"/>
                    <w:rPr>
                      <w:sz w:val="16"/>
                      <w:szCs w:val="16"/>
                      <w:highlight w:val="yellow"/>
                      <w:lang w:val="en-GB"/>
                    </w:rPr>
                  </w:pPr>
                  <w:r w:rsidRPr="00610B10">
                    <w:rPr>
                      <w:sz w:val="16"/>
                      <w:szCs w:val="16"/>
                      <w:highlight w:val="yellow"/>
                      <w:lang w:val="en-GB"/>
                    </w:rPr>
                    <w:t>Complete</w:t>
                  </w:r>
                </w:p>
              </w:tc>
            </w:tr>
            <w:tr w:rsidR="00610B10" w:rsidRPr="00610B10" w14:paraId="07254A07" w14:textId="77777777" w:rsidTr="00110053">
              <w:tc>
                <w:tcPr>
                  <w:tcW w:w="0" w:type="auto"/>
                </w:tcPr>
                <w:p w14:paraId="164E6BEB" w14:textId="77777777" w:rsidR="00610B10" w:rsidRPr="00610B10" w:rsidRDefault="00610B10" w:rsidP="00110053">
                  <w:pPr>
                    <w:rPr>
                      <w:sz w:val="16"/>
                      <w:szCs w:val="16"/>
                      <w:highlight w:val="yellow"/>
                      <w:lang w:val="en-GB"/>
                    </w:rPr>
                  </w:pPr>
                  <w:r w:rsidRPr="00610B10">
                    <w:rPr>
                      <w:sz w:val="16"/>
                      <w:szCs w:val="16"/>
                      <w:highlight w:val="yellow"/>
                      <w:lang w:val="en-GB"/>
                    </w:rPr>
                    <w:t>Quantification</w:t>
                  </w:r>
                </w:p>
              </w:tc>
              <w:tc>
                <w:tcPr>
                  <w:tcW w:w="0" w:type="auto"/>
                </w:tcPr>
                <w:p w14:paraId="598ED2E9" w14:textId="77777777" w:rsidR="00610B10" w:rsidRPr="00610B10" w:rsidRDefault="00610B1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73E2BDB" w14:textId="77777777" w:rsidR="00610B10" w:rsidRPr="00610B10" w:rsidRDefault="00610B1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610B10" w:rsidRPr="00610B10" w14:paraId="6550E120" w14:textId="77777777" w:rsidTr="00110053">
              <w:tc>
                <w:tcPr>
                  <w:tcW w:w="0" w:type="auto"/>
                </w:tcPr>
                <w:p w14:paraId="3C959D60" w14:textId="77777777" w:rsidR="00610B10" w:rsidRPr="00610B10" w:rsidRDefault="00610B10" w:rsidP="00110053">
                  <w:pPr>
                    <w:rPr>
                      <w:sz w:val="16"/>
                      <w:szCs w:val="16"/>
                      <w:highlight w:val="yellow"/>
                      <w:lang w:val="en-GB"/>
                    </w:rPr>
                  </w:pPr>
                  <w:r w:rsidRPr="00610B10">
                    <w:rPr>
                      <w:sz w:val="16"/>
                      <w:szCs w:val="16"/>
                      <w:highlight w:val="yellow"/>
                      <w:lang w:val="en-GB"/>
                    </w:rPr>
                    <w:t>Identification</w:t>
                  </w:r>
                </w:p>
              </w:tc>
              <w:tc>
                <w:tcPr>
                  <w:tcW w:w="0" w:type="auto"/>
                </w:tcPr>
                <w:p w14:paraId="52C33381" w14:textId="77777777" w:rsidR="00610B10" w:rsidRPr="00610B10" w:rsidRDefault="00610B10" w:rsidP="00110053">
                  <w:pPr>
                    <w:jc w:val="center"/>
                    <w:rPr>
                      <w:sz w:val="16"/>
                      <w:szCs w:val="16"/>
                      <w:highlight w:val="yellow"/>
                      <w:lang w:val="en-GB"/>
                    </w:rPr>
                  </w:pPr>
                </w:p>
              </w:tc>
              <w:tc>
                <w:tcPr>
                  <w:tcW w:w="0" w:type="auto"/>
                </w:tcPr>
                <w:p w14:paraId="259BCE95" w14:textId="77777777" w:rsidR="00610B10" w:rsidRPr="00610B10" w:rsidRDefault="00610B10" w:rsidP="00110053">
                  <w:pPr>
                    <w:jc w:val="center"/>
                    <w:rPr>
                      <w:sz w:val="16"/>
                      <w:szCs w:val="16"/>
                      <w:highlight w:val="yellow"/>
                      <w:lang w:val="en-GB"/>
                    </w:rPr>
                  </w:pPr>
                </w:p>
              </w:tc>
            </w:tr>
          </w:tbl>
          <w:p w14:paraId="6AD96EE6" w14:textId="77777777" w:rsidR="00610B10" w:rsidRPr="00610B10" w:rsidRDefault="00610B1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t>Example:</w:t>
            </w:r>
          </w:p>
        </w:tc>
        <w:tc>
          <w:tcPr>
            <w:tcW w:w="8571" w:type="dxa"/>
          </w:tcPr>
          <w:p w14:paraId="20EA2196" w14:textId="77777777" w:rsidR="00610B10" w:rsidRPr="00610B10" w:rsidRDefault="00610B10" w:rsidP="00110053">
            <w:pPr>
              <w:pStyle w:val="Code"/>
              <w:rPr>
                <w:rFonts w:cs="Courier New"/>
                <w:highlight w:val="yellow"/>
              </w:rPr>
            </w:pPr>
            <w:r w:rsidRPr="00610B10">
              <w:rPr>
                <w:rFonts w:cs="Courier New"/>
                <w:highlight w:val="yellow"/>
              </w:rPr>
              <w:t>MTD  small_molecule-quantification_unit  [PRIDE, PRIDE:0000395, Ratio, ]</w:t>
            </w:r>
          </w:p>
        </w:tc>
      </w:tr>
    </w:tbl>
    <w:p w14:paraId="05A8A239" w14:textId="78F35A0A" w:rsidR="008633B9" w:rsidRDefault="008633B9" w:rsidP="008633B9">
      <w:pPr>
        <w:pStyle w:val="Heading3"/>
        <w:rPr>
          <w:lang w:val="en-GB"/>
        </w:rPr>
      </w:pPr>
      <w:r>
        <w:rPr>
          <w:lang w:val="en-GB"/>
        </w:rPr>
        <w:t>small_molecule-database [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633B9" w:rsidRPr="00610B10" w14:paraId="76CAF8D0" w14:textId="77777777" w:rsidTr="00110053">
              <w:tc>
                <w:tcPr>
                  <w:tcW w:w="0" w:type="auto"/>
                  <w:tcBorders>
                    <w:top w:val="nil"/>
                    <w:left w:val="nil"/>
                  </w:tcBorders>
                </w:tcPr>
                <w:p w14:paraId="740D7B92" w14:textId="77777777" w:rsidR="008633B9" w:rsidRPr="00610B10" w:rsidRDefault="008633B9" w:rsidP="00110053">
                  <w:pPr>
                    <w:jc w:val="center"/>
                    <w:rPr>
                      <w:sz w:val="16"/>
                      <w:szCs w:val="16"/>
                      <w:highlight w:val="yellow"/>
                      <w:lang w:val="en-GB"/>
                    </w:rPr>
                  </w:pPr>
                </w:p>
              </w:tc>
              <w:tc>
                <w:tcPr>
                  <w:tcW w:w="0" w:type="auto"/>
                </w:tcPr>
                <w:p w14:paraId="444A8886" w14:textId="77777777" w:rsidR="008633B9" w:rsidRPr="00610B10" w:rsidRDefault="008633B9" w:rsidP="00110053">
                  <w:pPr>
                    <w:jc w:val="center"/>
                    <w:rPr>
                      <w:sz w:val="16"/>
                      <w:szCs w:val="16"/>
                      <w:highlight w:val="yellow"/>
                      <w:lang w:val="en-GB"/>
                    </w:rPr>
                  </w:pPr>
                  <w:r w:rsidRPr="00610B10">
                    <w:rPr>
                      <w:sz w:val="16"/>
                      <w:szCs w:val="16"/>
                      <w:highlight w:val="yellow"/>
                      <w:lang w:val="en-GB"/>
                    </w:rPr>
                    <w:t>Summary</w:t>
                  </w:r>
                </w:p>
              </w:tc>
              <w:tc>
                <w:tcPr>
                  <w:tcW w:w="0" w:type="auto"/>
                </w:tcPr>
                <w:p w14:paraId="7A645983" w14:textId="77777777" w:rsidR="008633B9" w:rsidRPr="00610B10" w:rsidRDefault="008633B9" w:rsidP="00110053">
                  <w:pPr>
                    <w:jc w:val="center"/>
                    <w:rPr>
                      <w:sz w:val="16"/>
                      <w:szCs w:val="16"/>
                      <w:highlight w:val="yellow"/>
                      <w:lang w:val="en-GB"/>
                    </w:rPr>
                  </w:pPr>
                  <w:r w:rsidRPr="00610B10">
                    <w:rPr>
                      <w:sz w:val="16"/>
                      <w:szCs w:val="16"/>
                      <w:highlight w:val="yellow"/>
                      <w:lang w:val="en-GB"/>
                    </w:rPr>
                    <w:t>Complete</w:t>
                  </w:r>
                </w:p>
              </w:tc>
            </w:tr>
            <w:tr w:rsidR="008633B9" w:rsidRPr="00610B10" w14:paraId="340938B0" w14:textId="77777777" w:rsidTr="00110053">
              <w:tc>
                <w:tcPr>
                  <w:tcW w:w="0" w:type="auto"/>
                </w:tcPr>
                <w:p w14:paraId="63B83813" w14:textId="77777777" w:rsidR="008633B9" w:rsidRPr="00610B10" w:rsidRDefault="008633B9" w:rsidP="00110053">
                  <w:pPr>
                    <w:rPr>
                      <w:sz w:val="16"/>
                      <w:szCs w:val="16"/>
                      <w:highlight w:val="yellow"/>
                      <w:lang w:val="en-GB"/>
                    </w:rPr>
                  </w:pPr>
                  <w:r w:rsidRPr="00610B10">
                    <w:rPr>
                      <w:sz w:val="16"/>
                      <w:szCs w:val="16"/>
                      <w:highlight w:val="yellow"/>
                      <w:lang w:val="en-GB"/>
                    </w:rPr>
                    <w:t>Quantification</w:t>
                  </w:r>
                </w:p>
              </w:tc>
              <w:tc>
                <w:tcPr>
                  <w:tcW w:w="0" w:type="auto"/>
                </w:tcPr>
                <w:p w14:paraId="2D4C1C20" w14:textId="77777777" w:rsidR="008633B9" w:rsidRPr="00610B10" w:rsidRDefault="008633B9"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BDFCEB1" w14:textId="77777777" w:rsidR="008633B9" w:rsidRPr="00610B10" w:rsidRDefault="008633B9"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8633B9" w:rsidRPr="00610B10" w14:paraId="687E98A2" w14:textId="77777777" w:rsidTr="00110053">
              <w:tc>
                <w:tcPr>
                  <w:tcW w:w="0" w:type="auto"/>
                </w:tcPr>
                <w:p w14:paraId="60D0905A" w14:textId="77777777" w:rsidR="008633B9" w:rsidRPr="00610B10" w:rsidRDefault="008633B9" w:rsidP="00110053">
                  <w:pPr>
                    <w:rPr>
                      <w:sz w:val="16"/>
                      <w:szCs w:val="16"/>
                      <w:highlight w:val="yellow"/>
                      <w:lang w:val="en-GB"/>
                    </w:rPr>
                  </w:pPr>
                  <w:r w:rsidRPr="00610B10">
                    <w:rPr>
                      <w:sz w:val="16"/>
                      <w:szCs w:val="16"/>
                      <w:highlight w:val="yellow"/>
                      <w:lang w:val="en-GB"/>
                    </w:rPr>
                    <w:t>Identification</w:t>
                  </w:r>
                </w:p>
              </w:tc>
              <w:tc>
                <w:tcPr>
                  <w:tcW w:w="0" w:type="auto"/>
                </w:tcPr>
                <w:p w14:paraId="3C3EB36C" w14:textId="77777777" w:rsidR="008633B9" w:rsidRPr="00610B10" w:rsidRDefault="008633B9" w:rsidP="00110053">
                  <w:pPr>
                    <w:jc w:val="center"/>
                    <w:rPr>
                      <w:sz w:val="16"/>
                      <w:szCs w:val="16"/>
                      <w:highlight w:val="yellow"/>
                      <w:lang w:val="en-GB"/>
                    </w:rPr>
                  </w:pPr>
                </w:p>
              </w:tc>
              <w:tc>
                <w:tcPr>
                  <w:tcW w:w="0" w:type="auto"/>
                </w:tcPr>
                <w:p w14:paraId="4C761132" w14:textId="77777777" w:rsidR="008633B9" w:rsidRPr="00610B10" w:rsidRDefault="008633B9" w:rsidP="00110053">
                  <w:pPr>
                    <w:jc w:val="center"/>
                    <w:rPr>
                      <w:sz w:val="16"/>
                      <w:szCs w:val="16"/>
                      <w:highlight w:val="yellow"/>
                      <w:lang w:val="en-GB"/>
                    </w:rPr>
                  </w:pPr>
                </w:p>
              </w:tc>
            </w:tr>
          </w:tbl>
          <w:p w14:paraId="5BB26726" w14:textId="77777777" w:rsidR="008633B9" w:rsidRPr="00610B10" w:rsidRDefault="008633B9"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77777777" w:rsidR="008633B9" w:rsidRPr="00610B10" w:rsidRDefault="008633B9" w:rsidP="00110053">
            <w:pPr>
              <w:pStyle w:val="Code"/>
              <w:rPr>
                <w:rFonts w:cs="Courier New"/>
                <w:highlight w:val="yellow"/>
              </w:rPr>
            </w:pPr>
            <w:r w:rsidRPr="00610B10">
              <w:rPr>
                <w:rFonts w:cs="Courier New"/>
                <w:highlight w:val="yellow"/>
              </w:rPr>
              <w:t>MTD  small_molecule-quantification_unit  [PRIDE, PRIDE:0000395, Ratio, ]</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54FD4BE0" w:rsidR="001C4770" w:rsidRPr="00EC2317" w:rsidRDefault="001C4770" w:rsidP="00110053">
            <w:pPr>
              <w:rPr>
                <w:lang w:val="en-GB"/>
              </w:rPr>
            </w:pPr>
            <w:r>
              <w:rPr>
                <w:lang w:val="en-GB"/>
              </w:rPr>
              <w:t xml:space="preserve">The function used to calculate the study variable value e.g. “arithmetic mean”, “geomet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48D2786C" w:rsidR="001C4770" w:rsidRPr="00EC2317" w:rsidRDefault="001C4770" w:rsidP="00110053">
            <w:pPr>
              <w:rPr>
                <w:lang w:val="en-GB"/>
              </w:rPr>
            </w:pPr>
            <w:r w:rsidRPr="001C4770">
              <w:rPr>
                <w:highlight w:val="yellow"/>
                <w:lang w:val="en-GB"/>
              </w:rPr>
              <w:t>String or 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B5CF7C6" w14:textId="77777777" w:rsidTr="00110053">
              <w:tc>
                <w:tcPr>
                  <w:tcW w:w="0" w:type="auto"/>
                  <w:tcBorders>
                    <w:top w:val="nil"/>
                    <w:left w:val="nil"/>
                  </w:tcBorders>
                </w:tcPr>
                <w:p w14:paraId="329F7CFE" w14:textId="77777777" w:rsidR="001C4770" w:rsidRPr="00610B10" w:rsidRDefault="001C4770" w:rsidP="00110053">
                  <w:pPr>
                    <w:jc w:val="center"/>
                    <w:rPr>
                      <w:sz w:val="16"/>
                      <w:szCs w:val="16"/>
                      <w:highlight w:val="yellow"/>
                      <w:lang w:val="en-GB"/>
                    </w:rPr>
                  </w:pPr>
                </w:p>
              </w:tc>
              <w:tc>
                <w:tcPr>
                  <w:tcW w:w="0" w:type="auto"/>
                </w:tcPr>
                <w:p w14:paraId="2B8AEA94" w14:textId="77777777" w:rsidR="001C4770" w:rsidRPr="00610B10" w:rsidRDefault="001C4770" w:rsidP="00110053">
                  <w:pPr>
                    <w:jc w:val="center"/>
                    <w:rPr>
                      <w:sz w:val="16"/>
                      <w:szCs w:val="16"/>
                      <w:highlight w:val="yellow"/>
                      <w:lang w:val="en-GB"/>
                    </w:rPr>
                  </w:pPr>
                  <w:r w:rsidRPr="00610B10">
                    <w:rPr>
                      <w:sz w:val="16"/>
                      <w:szCs w:val="16"/>
                      <w:highlight w:val="yellow"/>
                      <w:lang w:val="en-GB"/>
                    </w:rPr>
                    <w:t>Summary</w:t>
                  </w:r>
                </w:p>
              </w:tc>
              <w:tc>
                <w:tcPr>
                  <w:tcW w:w="0" w:type="auto"/>
                </w:tcPr>
                <w:p w14:paraId="0B55F321" w14:textId="77777777" w:rsidR="001C4770" w:rsidRPr="00610B10" w:rsidRDefault="001C4770" w:rsidP="00110053">
                  <w:pPr>
                    <w:jc w:val="center"/>
                    <w:rPr>
                      <w:sz w:val="16"/>
                      <w:szCs w:val="16"/>
                      <w:highlight w:val="yellow"/>
                      <w:lang w:val="en-GB"/>
                    </w:rPr>
                  </w:pPr>
                  <w:r w:rsidRPr="00610B10">
                    <w:rPr>
                      <w:sz w:val="16"/>
                      <w:szCs w:val="16"/>
                      <w:highlight w:val="yellow"/>
                      <w:lang w:val="en-GB"/>
                    </w:rPr>
                    <w:t>Complete</w:t>
                  </w:r>
                </w:p>
              </w:tc>
            </w:tr>
            <w:tr w:rsidR="001C4770" w:rsidRPr="00610B10" w14:paraId="03DAAF77" w14:textId="77777777" w:rsidTr="00110053">
              <w:tc>
                <w:tcPr>
                  <w:tcW w:w="0" w:type="auto"/>
                </w:tcPr>
                <w:p w14:paraId="389A6F60" w14:textId="77777777" w:rsidR="001C4770" w:rsidRPr="00610B10" w:rsidRDefault="001C4770" w:rsidP="00110053">
                  <w:pPr>
                    <w:rPr>
                      <w:sz w:val="16"/>
                      <w:szCs w:val="16"/>
                      <w:highlight w:val="yellow"/>
                      <w:lang w:val="en-GB"/>
                    </w:rPr>
                  </w:pPr>
                  <w:r w:rsidRPr="00610B10">
                    <w:rPr>
                      <w:sz w:val="16"/>
                      <w:szCs w:val="16"/>
                      <w:highlight w:val="yellow"/>
                      <w:lang w:val="en-GB"/>
                    </w:rPr>
                    <w:t>Quantification</w:t>
                  </w:r>
                </w:p>
              </w:tc>
              <w:tc>
                <w:tcPr>
                  <w:tcW w:w="0" w:type="auto"/>
                </w:tcPr>
                <w:p w14:paraId="17AF86E0"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43D6006A"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63420EC2" w14:textId="77777777" w:rsidTr="00110053">
              <w:tc>
                <w:tcPr>
                  <w:tcW w:w="0" w:type="auto"/>
                </w:tcPr>
                <w:p w14:paraId="778A0A3F" w14:textId="77777777" w:rsidR="001C4770" w:rsidRPr="00610B10" w:rsidRDefault="001C4770" w:rsidP="00110053">
                  <w:pPr>
                    <w:rPr>
                      <w:sz w:val="16"/>
                      <w:szCs w:val="16"/>
                      <w:highlight w:val="yellow"/>
                      <w:lang w:val="en-GB"/>
                    </w:rPr>
                  </w:pPr>
                  <w:r w:rsidRPr="00610B10">
                    <w:rPr>
                      <w:sz w:val="16"/>
                      <w:szCs w:val="16"/>
                      <w:highlight w:val="yellow"/>
                      <w:lang w:val="en-GB"/>
                    </w:rPr>
                    <w:t>Identification</w:t>
                  </w:r>
                </w:p>
              </w:tc>
              <w:tc>
                <w:tcPr>
                  <w:tcW w:w="0" w:type="auto"/>
                </w:tcPr>
                <w:p w14:paraId="05B7FE90" w14:textId="77777777" w:rsidR="001C4770" w:rsidRPr="00610B10" w:rsidRDefault="001C4770" w:rsidP="00110053">
                  <w:pPr>
                    <w:jc w:val="center"/>
                    <w:rPr>
                      <w:sz w:val="16"/>
                      <w:szCs w:val="16"/>
                      <w:highlight w:val="yellow"/>
                      <w:lang w:val="en-GB"/>
                    </w:rPr>
                  </w:pPr>
                </w:p>
              </w:tc>
              <w:tc>
                <w:tcPr>
                  <w:tcW w:w="0" w:type="auto"/>
                </w:tcPr>
                <w:p w14:paraId="7EAD8E89" w14:textId="77777777" w:rsidR="001C4770" w:rsidRPr="00610B10" w:rsidRDefault="001C4770" w:rsidP="00110053">
                  <w:pPr>
                    <w:jc w:val="center"/>
                    <w:rPr>
                      <w:sz w:val="16"/>
                      <w:szCs w:val="16"/>
                      <w:highlight w:val="yellow"/>
                      <w:lang w:val="en-GB"/>
                    </w:rPr>
                  </w:pPr>
                </w:p>
              </w:tc>
            </w:tr>
          </w:tbl>
          <w:p w14:paraId="783D2561" w14:textId="77777777" w:rsidR="001C4770" w:rsidRPr="00610B10" w:rsidRDefault="001C477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lastRenderedPageBreak/>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102C84FB" w:rsidR="001C4770" w:rsidRPr="00EC2317" w:rsidRDefault="001C4770" w:rsidP="00110053">
            <w:pPr>
              <w:rPr>
                <w:lang w:val="en-GB"/>
              </w:rPr>
            </w:pPr>
            <w:r>
              <w:rPr>
                <w:lang w:val="en-GB"/>
              </w:rPr>
              <w:t xml:space="preserve">The system used for giving reliability codes to small molecule identifications.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22F2C82" w14:textId="77777777" w:rsidTr="00110053">
              <w:tc>
                <w:tcPr>
                  <w:tcW w:w="0" w:type="auto"/>
                  <w:tcBorders>
                    <w:top w:val="nil"/>
                    <w:left w:val="nil"/>
                  </w:tcBorders>
                </w:tcPr>
                <w:p w14:paraId="5E86D935" w14:textId="77777777" w:rsidR="001C4770" w:rsidRPr="00610B10" w:rsidRDefault="001C4770" w:rsidP="00110053">
                  <w:pPr>
                    <w:jc w:val="center"/>
                    <w:rPr>
                      <w:sz w:val="16"/>
                      <w:szCs w:val="16"/>
                      <w:highlight w:val="yellow"/>
                      <w:lang w:val="en-GB"/>
                    </w:rPr>
                  </w:pPr>
                </w:p>
              </w:tc>
              <w:tc>
                <w:tcPr>
                  <w:tcW w:w="0" w:type="auto"/>
                </w:tcPr>
                <w:p w14:paraId="7647BB37" w14:textId="77777777" w:rsidR="001C4770" w:rsidRPr="00610B10" w:rsidRDefault="001C4770" w:rsidP="00110053">
                  <w:pPr>
                    <w:jc w:val="center"/>
                    <w:rPr>
                      <w:sz w:val="16"/>
                      <w:szCs w:val="16"/>
                      <w:highlight w:val="yellow"/>
                      <w:lang w:val="en-GB"/>
                    </w:rPr>
                  </w:pPr>
                  <w:r w:rsidRPr="00610B10">
                    <w:rPr>
                      <w:sz w:val="16"/>
                      <w:szCs w:val="16"/>
                      <w:highlight w:val="yellow"/>
                      <w:lang w:val="en-GB"/>
                    </w:rPr>
                    <w:t>Summary</w:t>
                  </w:r>
                </w:p>
              </w:tc>
              <w:tc>
                <w:tcPr>
                  <w:tcW w:w="0" w:type="auto"/>
                </w:tcPr>
                <w:p w14:paraId="38E63294" w14:textId="77777777" w:rsidR="001C4770" w:rsidRPr="00610B10" w:rsidRDefault="001C4770" w:rsidP="00110053">
                  <w:pPr>
                    <w:jc w:val="center"/>
                    <w:rPr>
                      <w:sz w:val="16"/>
                      <w:szCs w:val="16"/>
                      <w:highlight w:val="yellow"/>
                      <w:lang w:val="en-GB"/>
                    </w:rPr>
                  </w:pPr>
                  <w:r w:rsidRPr="00610B10">
                    <w:rPr>
                      <w:sz w:val="16"/>
                      <w:szCs w:val="16"/>
                      <w:highlight w:val="yellow"/>
                      <w:lang w:val="en-GB"/>
                    </w:rPr>
                    <w:t>Complete</w:t>
                  </w:r>
                </w:p>
              </w:tc>
            </w:tr>
            <w:tr w:rsidR="001C4770" w:rsidRPr="00610B10" w14:paraId="7884C9ED" w14:textId="77777777" w:rsidTr="00110053">
              <w:tc>
                <w:tcPr>
                  <w:tcW w:w="0" w:type="auto"/>
                </w:tcPr>
                <w:p w14:paraId="16CB61C7" w14:textId="77777777" w:rsidR="001C4770" w:rsidRPr="00610B10" w:rsidRDefault="001C4770" w:rsidP="00110053">
                  <w:pPr>
                    <w:rPr>
                      <w:sz w:val="16"/>
                      <w:szCs w:val="16"/>
                      <w:highlight w:val="yellow"/>
                      <w:lang w:val="en-GB"/>
                    </w:rPr>
                  </w:pPr>
                  <w:r w:rsidRPr="00610B10">
                    <w:rPr>
                      <w:sz w:val="16"/>
                      <w:szCs w:val="16"/>
                      <w:highlight w:val="yellow"/>
                      <w:lang w:val="en-GB"/>
                    </w:rPr>
                    <w:t>Quantification</w:t>
                  </w:r>
                </w:p>
              </w:tc>
              <w:tc>
                <w:tcPr>
                  <w:tcW w:w="0" w:type="auto"/>
                </w:tcPr>
                <w:p w14:paraId="1372CE29"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365BBD95"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10F334F7" w14:textId="77777777" w:rsidTr="00110053">
              <w:tc>
                <w:tcPr>
                  <w:tcW w:w="0" w:type="auto"/>
                </w:tcPr>
                <w:p w14:paraId="19439045" w14:textId="77777777" w:rsidR="001C4770" w:rsidRPr="00610B10" w:rsidRDefault="001C4770" w:rsidP="00110053">
                  <w:pPr>
                    <w:rPr>
                      <w:sz w:val="16"/>
                      <w:szCs w:val="16"/>
                      <w:highlight w:val="yellow"/>
                      <w:lang w:val="en-GB"/>
                    </w:rPr>
                  </w:pPr>
                  <w:r w:rsidRPr="00610B10">
                    <w:rPr>
                      <w:sz w:val="16"/>
                      <w:szCs w:val="16"/>
                      <w:highlight w:val="yellow"/>
                      <w:lang w:val="en-GB"/>
                    </w:rPr>
                    <w:t>Identification</w:t>
                  </w:r>
                </w:p>
              </w:tc>
              <w:tc>
                <w:tcPr>
                  <w:tcW w:w="0" w:type="auto"/>
                </w:tcPr>
                <w:p w14:paraId="5002749E" w14:textId="77777777" w:rsidR="001C4770" w:rsidRPr="00610B10" w:rsidRDefault="001C4770" w:rsidP="00110053">
                  <w:pPr>
                    <w:jc w:val="center"/>
                    <w:rPr>
                      <w:sz w:val="16"/>
                      <w:szCs w:val="16"/>
                      <w:highlight w:val="yellow"/>
                      <w:lang w:val="en-GB"/>
                    </w:rPr>
                  </w:pPr>
                </w:p>
              </w:tc>
              <w:tc>
                <w:tcPr>
                  <w:tcW w:w="0" w:type="auto"/>
                </w:tcPr>
                <w:p w14:paraId="0940AB2B" w14:textId="77777777" w:rsidR="001C4770" w:rsidRPr="00610B10" w:rsidRDefault="001C4770" w:rsidP="00110053">
                  <w:pPr>
                    <w:jc w:val="center"/>
                    <w:rPr>
                      <w:sz w:val="16"/>
                      <w:szCs w:val="16"/>
                      <w:highlight w:val="yellow"/>
                      <w:lang w:val="en-GB"/>
                    </w:rPr>
                  </w:pPr>
                </w:p>
              </w:tc>
            </w:tr>
          </w:tbl>
          <w:p w14:paraId="5D439EE0" w14:textId="77777777" w:rsidR="001C4770" w:rsidRPr="00610B10" w:rsidRDefault="001C477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2265ADF1" w:rsidR="00CF2AE2" w:rsidRPr="00EC2317" w:rsidRDefault="00CF2AE2" w:rsidP="00110053">
            <w:pPr>
              <w:rPr>
                <w:lang w:val="en-GB"/>
              </w:rPr>
            </w:pPr>
            <w:r>
              <w:rPr>
                <w:lang w:val="en-GB"/>
              </w:rPr>
              <w:t xml:space="preserve">The .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CF2AE2" w:rsidRPr="00610B10" w14:paraId="6EF3A200" w14:textId="77777777" w:rsidTr="00110053">
              <w:tc>
                <w:tcPr>
                  <w:tcW w:w="0" w:type="auto"/>
                  <w:tcBorders>
                    <w:top w:val="nil"/>
                    <w:left w:val="nil"/>
                  </w:tcBorders>
                </w:tcPr>
                <w:p w14:paraId="73268751" w14:textId="77777777" w:rsidR="00CF2AE2" w:rsidRPr="00610B10" w:rsidRDefault="00CF2AE2" w:rsidP="00110053">
                  <w:pPr>
                    <w:jc w:val="center"/>
                    <w:rPr>
                      <w:sz w:val="16"/>
                      <w:szCs w:val="16"/>
                      <w:highlight w:val="yellow"/>
                      <w:lang w:val="en-GB"/>
                    </w:rPr>
                  </w:pPr>
                </w:p>
              </w:tc>
              <w:tc>
                <w:tcPr>
                  <w:tcW w:w="0" w:type="auto"/>
                </w:tcPr>
                <w:p w14:paraId="28221F92" w14:textId="77777777" w:rsidR="00CF2AE2" w:rsidRPr="00610B10" w:rsidRDefault="00CF2AE2" w:rsidP="00110053">
                  <w:pPr>
                    <w:jc w:val="center"/>
                    <w:rPr>
                      <w:sz w:val="16"/>
                      <w:szCs w:val="16"/>
                      <w:highlight w:val="yellow"/>
                      <w:lang w:val="en-GB"/>
                    </w:rPr>
                  </w:pPr>
                  <w:r w:rsidRPr="00610B10">
                    <w:rPr>
                      <w:sz w:val="16"/>
                      <w:szCs w:val="16"/>
                      <w:highlight w:val="yellow"/>
                      <w:lang w:val="en-GB"/>
                    </w:rPr>
                    <w:t>Summary</w:t>
                  </w:r>
                </w:p>
              </w:tc>
              <w:tc>
                <w:tcPr>
                  <w:tcW w:w="0" w:type="auto"/>
                </w:tcPr>
                <w:p w14:paraId="4021E24E" w14:textId="77777777" w:rsidR="00CF2AE2" w:rsidRPr="00610B10" w:rsidRDefault="00CF2AE2" w:rsidP="00110053">
                  <w:pPr>
                    <w:jc w:val="center"/>
                    <w:rPr>
                      <w:sz w:val="16"/>
                      <w:szCs w:val="16"/>
                      <w:highlight w:val="yellow"/>
                      <w:lang w:val="en-GB"/>
                    </w:rPr>
                  </w:pPr>
                  <w:r w:rsidRPr="00610B10">
                    <w:rPr>
                      <w:sz w:val="16"/>
                      <w:szCs w:val="16"/>
                      <w:highlight w:val="yellow"/>
                      <w:lang w:val="en-GB"/>
                    </w:rPr>
                    <w:t>Complete</w:t>
                  </w:r>
                </w:p>
              </w:tc>
            </w:tr>
            <w:tr w:rsidR="00CF2AE2" w:rsidRPr="00610B10" w14:paraId="3E7976A0" w14:textId="77777777" w:rsidTr="00110053">
              <w:tc>
                <w:tcPr>
                  <w:tcW w:w="0" w:type="auto"/>
                </w:tcPr>
                <w:p w14:paraId="139AC7C6" w14:textId="77777777" w:rsidR="00CF2AE2" w:rsidRPr="00610B10" w:rsidRDefault="00CF2AE2" w:rsidP="00110053">
                  <w:pPr>
                    <w:rPr>
                      <w:sz w:val="16"/>
                      <w:szCs w:val="16"/>
                      <w:highlight w:val="yellow"/>
                      <w:lang w:val="en-GB"/>
                    </w:rPr>
                  </w:pPr>
                  <w:r w:rsidRPr="00610B10">
                    <w:rPr>
                      <w:sz w:val="16"/>
                      <w:szCs w:val="16"/>
                      <w:highlight w:val="yellow"/>
                      <w:lang w:val="en-GB"/>
                    </w:rPr>
                    <w:t>Quantification</w:t>
                  </w:r>
                </w:p>
              </w:tc>
              <w:tc>
                <w:tcPr>
                  <w:tcW w:w="0" w:type="auto"/>
                </w:tcPr>
                <w:p w14:paraId="33EEAE74" w14:textId="77777777" w:rsidR="00CF2AE2" w:rsidRPr="00610B10" w:rsidRDefault="00CF2AE2"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66A76278" w14:textId="77777777" w:rsidR="00CF2AE2" w:rsidRPr="00610B10" w:rsidRDefault="00CF2AE2"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CF2AE2" w:rsidRPr="00610B10" w14:paraId="06FEB4BF" w14:textId="77777777" w:rsidTr="00110053">
              <w:tc>
                <w:tcPr>
                  <w:tcW w:w="0" w:type="auto"/>
                </w:tcPr>
                <w:p w14:paraId="54C8BA94" w14:textId="77777777" w:rsidR="00CF2AE2" w:rsidRPr="00610B10" w:rsidRDefault="00CF2AE2" w:rsidP="00110053">
                  <w:pPr>
                    <w:rPr>
                      <w:sz w:val="16"/>
                      <w:szCs w:val="16"/>
                      <w:highlight w:val="yellow"/>
                      <w:lang w:val="en-GB"/>
                    </w:rPr>
                  </w:pPr>
                  <w:r w:rsidRPr="00610B10">
                    <w:rPr>
                      <w:sz w:val="16"/>
                      <w:szCs w:val="16"/>
                      <w:highlight w:val="yellow"/>
                      <w:lang w:val="en-GB"/>
                    </w:rPr>
                    <w:t>Identification</w:t>
                  </w:r>
                </w:p>
              </w:tc>
              <w:tc>
                <w:tcPr>
                  <w:tcW w:w="0" w:type="auto"/>
                </w:tcPr>
                <w:p w14:paraId="33AAB388" w14:textId="77777777" w:rsidR="00CF2AE2" w:rsidRPr="00610B10" w:rsidRDefault="00CF2AE2" w:rsidP="00110053">
                  <w:pPr>
                    <w:jc w:val="center"/>
                    <w:rPr>
                      <w:sz w:val="16"/>
                      <w:szCs w:val="16"/>
                      <w:highlight w:val="yellow"/>
                      <w:lang w:val="en-GB"/>
                    </w:rPr>
                  </w:pPr>
                </w:p>
              </w:tc>
              <w:tc>
                <w:tcPr>
                  <w:tcW w:w="0" w:type="auto"/>
                </w:tcPr>
                <w:p w14:paraId="36B6343C" w14:textId="77777777" w:rsidR="00CF2AE2" w:rsidRPr="00610B10" w:rsidRDefault="00CF2AE2" w:rsidP="00110053">
                  <w:pPr>
                    <w:jc w:val="center"/>
                    <w:rPr>
                      <w:sz w:val="16"/>
                      <w:szCs w:val="16"/>
                      <w:highlight w:val="yellow"/>
                      <w:lang w:val="en-GB"/>
                    </w:rPr>
                  </w:pPr>
                </w:p>
              </w:tc>
            </w:tr>
          </w:tbl>
          <w:p w14:paraId="7468B9C8" w14:textId="77777777" w:rsidR="00CF2AE2" w:rsidRPr="00610B10" w:rsidRDefault="00CF2AE2"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 xml:space="preserve">the types of fragmentation </w:t>
            </w:r>
            <w:r w:rsidR="00862ADC">
              <w:rPr>
                <w:lang w:val="en-GB"/>
              </w:rPr>
              <w:lastRenderedPageBreak/>
              <w:t>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lastRenderedPageBreak/>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43" w:name="_Ref312246776"/>
      <w:r>
        <w:rPr>
          <w:lang w:val="en-GB"/>
        </w:rPr>
        <w:t>sample</w:t>
      </w:r>
      <w:r w:rsidR="00B53656">
        <w:rPr>
          <w:lang w:val="en-GB"/>
        </w:rPr>
        <w:t>[1-n]-</w:t>
      </w:r>
      <w:r w:rsidR="007A1183" w:rsidRPr="00184979">
        <w:rPr>
          <w:lang w:val="en-GB"/>
        </w:rPr>
        <w:t>species</w:t>
      </w:r>
      <w:bookmarkEnd w:id="143"/>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lastRenderedPageBreak/>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lastRenderedPageBreak/>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lastRenderedPageBreak/>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44" w:name="_Toc363823119"/>
            <w:r w:rsidRPr="00EA4D0B">
              <w:rPr>
                <w:lang w:val="en-GB"/>
              </w:rPr>
              <w:t>String</w:t>
            </w:r>
            <w:bookmarkEnd w:id="144"/>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45" w:name="_Toc363823120"/>
            <w:r>
              <w:rPr>
                <w:b/>
                <w:lang w:val="en-GB"/>
              </w:rPr>
              <w:t>Mandatory</w:t>
            </w:r>
            <w:bookmarkEnd w:id="145"/>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46"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46"/>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7" w:name="_Toc363823122"/>
            <w:r w:rsidRPr="00EA4D0B">
              <w:rPr>
                <w:b/>
                <w:lang w:val="en-GB"/>
              </w:rPr>
              <w:t>Example:</w:t>
            </w:r>
            <w:bookmarkEnd w:id="147"/>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8" w:name="_Toc363823123"/>
            <w:r w:rsidRPr="00653EC3">
              <w:rPr>
                <w:rFonts w:ascii="Courier New" w:hAnsi="Courier New" w:cs="Courier New"/>
                <w:sz w:val="16"/>
                <w:szCs w:val="16"/>
                <w:lang w:val="en-GB"/>
              </w:rPr>
              <w:t xml:space="preserve">MTD   </w:t>
            </w:r>
            <w:bookmarkEnd w:id="148"/>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9" w:name="_Toc363823124"/>
            <w:r w:rsidRPr="00EA4D0B">
              <w:rPr>
                <w:lang w:val="en-GB"/>
              </w:rPr>
              <w:t>String</w:t>
            </w:r>
            <w:bookmarkEnd w:id="149"/>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50" w:name="_Toc363823127"/>
            <w:r w:rsidRPr="00EA4D0B">
              <w:rPr>
                <w:b/>
                <w:lang w:val="en-GB"/>
              </w:rPr>
              <w:t>Example:</w:t>
            </w:r>
            <w:bookmarkEnd w:id="150"/>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51"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51"/>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lastRenderedPageBreak/>
              <w:t>Type:</w:t>
            </w:r>
          </w:p>
        </w:tc>
        <w:tc>
          <w:tcPr>
            <w:tcW w:w="8571" w:type="dxa"/>
          </w:tcPr>
          <w:p w14:paraId="1B5253EE" w14:textId="77777777" w:rsidR="00D959A2" w:rsidRDefault="002E4BD6" w:rsidP="00EA4D0B">
            <w:pPr>
              <w:spacing w:after="60"/>
              <w:outlineLvl w:val="1"/>
              <w:rPr>
                <w:rFonts w:cs="Arial"/>
                <w:lang w:val="en-GB"/>
              </w:rPr>
            </w:pPr>
            <w:bookmarkStart w:id="152" w:name="_Toc363823129"/>
            <w:r w:rsidRPr="00DC5F15">
              <w:rPr>
                <w:lang w:val="en-GB"/>
              </w:rPr>
              <w:t>String</w:t>
            </w:r>
            <w:bookmarkEnd w:id="152"/>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53" w:name="_Toc363823132"/>
            <w:r w:rsidRPr="00DC5F15">
              <w:rPr>
                <w:b/>
                <w:lang w:val="en-GB"/>
              </w:rPr>
              <w:t>Example:</w:t>
            </w:r>
            <w:bookmarkEnd w:id="153"/>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54"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54"/>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55" w:name="_Toc363823134"/>
            <w:r w:rsidRPr="00EA4D0B">
              <w:rPr>
                <w:lang w:val="en-GB"/>
              </w:rPr>
              <w:t>String</w:t>
            </w:r>
            <w:bookmarkEnd w:id="155"/>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56" w:name="_Toc363823137"/>
            <w:r w:rsidRPr="00EA4D0B">
              <w:rPr>
                <w:b/>
                <w:lang w:val="en-GB"/>
              </w:rPr>
              <w:t>Example:</w:t>
            </w:r>
            <w:bookmarkEnd w:id="156"/>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7" w:name="_Toc264879025"/>
      <w:r>
        <w:rPr>
          <w:lang w:val="en-GB"/>
        </w:rPr>
        <w:t>Protein Section</w:t>
      </w:r>
      <w:bookmarkEnd w:id="157"/>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lastRenderedPageBreak/>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58"/>
      <w:r>
        <w:rPr>
          <w:lang w:val="en-GB"/>
        </w:rPr>
        <w:t>database</w:t>
      </w:r>
      <w:commentRangeEnd w:id="158"/>
      <w:r w:rsidR="00001E4D">
        <w:rPr>
          <w:rStyle w:val="CommentReference"/>
          <w:rFonts w:ascii="Arial" w:hAnsi="Arial"/>
          <w:b w:val="0"/>
          <w:bCs w:val="0"/>
        </w:rPr>
        <w:commentReference w:id="15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 xml:space="preserve">The type of score MUST be defined in the </w:t>
            </w:r>
            <w:r>
              <w:rPr>
                <w:lang w:val="en-GB"/>
              </w:rPr>
              <w:lastRenderedPageBreak/>
              <w:t>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lastRenderedPageBreak/>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lastRenderedPageBreak/>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9" w:name="_Ref318276447"/>
      <w:r w:rsidRPr="005872BC">
        <w:rPr>
          <w:lang w:val="en-GB"/>
        </w:rPr>
        <w:t>modifications</w:t>
      </w:r>
      <w:bookmarkEnd w:id="159"/>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w:t>
            </w:r>
            <w:r w:rsidRPr="00EC2317">
              <w:rPr>
                <w:lang w:val="en-GB"/>
              </w:rPr>
              <w:lastRenderedPageBreak/>
              <w:t>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lastRenderedPageBreak/>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lastRenderedPageBreak/>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lastRenderedPageBreak/>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60" w:name="_Toc264879026"/>
      <w:r>
        <w:rPr>
          <w:lang w:val="en-GB"/>
        </w:rPr>
        <w:t>Peptide Section</w:t>
      </w:r>
      <w:bookmarkEnd w:id="160"/>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 xml:space="preserve">The protein's accession the peptide is associated with. In case no protein </w:t>
            </w:r>
            <w:r w:rsidRPr="00EC2317">
              <w:rPr>
                <w:lang w:val="en-GB"/>
              </w:rPr>
              <w:lastRenderedPageBreak/>
              <w:t>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lastRenderedPageBreak/>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lastRenderedPageBreak/>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lastRenderedPageBreak/>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lastRenderedPageBreak/>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lastRenderedPageBreak/>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lastRenderedPageBreak/>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61" w:name="_Toc356304554"/>
      <w:bookmarkStart w:id="162" w:name="_Toc356304648"/>
      <w:bookmarkStart w:id="163" w:name="_Toc359328081"/>
      <w:bookmarkStart w:id="164" w:name="_Toc359328180"/>
      <w:bookmarkStart w:id="165" w:name="_Toc264879027"/>
      <w:bookmarkEnd w:id="161"/>
      <w:bookmarkEnd w:id="162"/>
      <w:bookmarkEnd w:id="163"/>
      <w:bookmarkEnd w:id="164"/>
      <w:r>
        <w:rPr>
          <w:lang w:val="en-GB"/>
        </w:rPr>
        <w:t>PSM Section</w:t>
      </w:r>
      <w:bookmarkEnd w:id="165"/>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lastRenderedPageBreak/>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lastRenderedPageBreak/>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lastRenderedPageBreak/>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66"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66"/>
    </w:p>
    <w:p w14:paraId="6C725F0C" w14:textId="77777777" w:rsidR="007A1183" w:rsidRDefault="007A1183" w:rsidP="007A1183">
      <w:pPr>
        <w:pStyle w:val="nobreak"/>
        <w:rPr>
          <w:lang w:val="en-GB"/>
        </w:rPr>
      </w:pPr>
      <w:r>
        <w:rPr>
          <w:lang w:val="en-GB"/>
        </w:rPr>
        <w:t xml:space="preserve">The small molecule section is table-based. The small molecule section MUST always come after the metadata section, </w:t>
      </w:r>
      <w:commentRangeStart w:id="167"/>
      <w:r>
        <w:rPr>
          <w:lang w:val="en-GB"/>
        </w:rPr>
        <w:t>peptide section and or protein section if they are present in the file</w:t>
      </w:r>
      <w:commentRangeEnd w:id="167"/>
      <w:r w:rsidR="00C64B97">
        <w:rPr>
          <w:rStyle w:val="CommentReference"/>
        </w:rPr>
        <w:commentReference w:id="167"/>
      </w:r>
      <w:r>
        <w:rPr>
          <w:lang w:val="en-GB"/>
        </w:rPr>
        <w:t>.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68"/>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68"/>
            <w:r w:rsidR="008A2A7C">
              <w:rPr>
                <w:rStyle w:val="CommentReference"/>
              </w:rPr>
              <w:commentReference w:id="168"/>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9"/>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9"/>
            <w:r w:rsidR="00562F47">
              <w:rPr>
                <w:rStyle w:val="CommentReference"/>
              </w:rPr>
              <w:commentReference w:id="169"/>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70"/>
            <w:r w:rsidRPr="00C976D0">
              <w:rPr>
                <w:rFonts w:cs="Courier New"/>
              </w:rPr>
              <w:t xml:space="preserve">CID:00027395    </w:t>
            </w:r>
            <w:commentRangeEnd w:id="170"/>
            <w:r>
              <w:rPr>
                <w:rStyle w:val="CommentReference"/>
                <w:rFonts w:ascii="Arial" w:hAnsi="Arial"/>
                <w:lang w:val="en-US"/>
              </w:rPr>
              <w:commentReference w:id="170"/>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174B4AA2"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6D4B60">
              <w:rPr>
                <w:lang w:val="en-GB"/>
              </w:rPr>
              <w:t xml:space="preserve"> of the identified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171"/>
            <w:r w:rsidR="00DF440C">
              <w:rPr>
                <w:lang w:val="en-GB"/>
              </w:rPr>
              <w:t xml:space="preserve">or it </w:t>
            </w:r>
            <w:r w:rsidR="00DF440C">
              <w:rPr>
                <w:lang w:val="en-GB"/>
              </w:rPr>
              <w:lastRenderedPageBreak/>
              <w:t xml:space="preserve">MAY be </w:t>
            </w:r>
            <w:r w:rsidR="00453BB3">
              <w:rPr>
                <w:lang w:val="en-GB"/>
              </w:rPr>
              <w:t>null</w:t>
            </w:r>
            <w:r w:rsidR="00713C99" w:rsidRPr="009B641F">
              <w:rPr>
                <w:lang w:val="en-GB"/>
              </w:rPr>
              <w:t>.</w:t>
            </w:r>
            <w:commentRangeEnd w:id="171"/>
            <w:r w:rsidR="00DF440C">
              <w:rPr>
                <w:rStyle w:val="CommentReference"/>
              </w:rPr>
              <w:commentReference w:id="171"/>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72"/>
      <w:r>
        <w:rPr>
          <w:lang w:val="en-GB"/>
        </w:rPr>
        <w:t>in</w:t>
      </w:r>
      <w:r w:rsidR="009E04E6">
        <w:rPr>
          <w:lang w:val="en-GB"/>
        </w:rPr>
        <w:t>chi</w:t>
      </w:r>
      <w:commentRangeEnd w:id="172"/>
      <w:r w:rsidR="00821B9A">
        <w:rPr>
          <w:rStyle w:val="CommentReference"/>
          <w:rFonts w:ascii="Arial" w:hAnsi="Arial"/>
          <w:b w:val="0"/>
          <w:bCs w:val="0"/>
        </w:rPr>
        <w:commentReference w:id="17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w:t>
            </w:r>
            <w:r w:rsidR="00C10044">
              <w:rPr>
                <w:lang w:val="en-GB"/>
              </w:rPr>
              <w:t>chemical/common name</w:t>
            </w:r>
            <w:r w:rsidR="00C10044">
              <w:rPr>
                <w:lang w:val="en-GB"/>
              </w:rPr>
              <w:t>s for the small molecule</w:t>
            </w:r>
            <w:r w:rsidR="00C10044">
              <w:rPr>
                <w:lang w:val="en-GB"/>
              </w:rPr>
              <w:t xml:space="preserve">, or general description if a chemical name is unavailable. </w:t>
            </w:r>
            <w:r>
              <w:rPr>
                <w:lang w:val="en-GB"/>
              </w:rPr>
              <w:t xml:space="preserve">Multiple names are only to demonstrate ambiguity in the identification. </w:t>
            </w:r>
            <w:commentRangeStart w:id="173"/>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173"/>
            <w:r w:rsidR="007F0FF3">
              <w:rPr>
                <w:rStyle w:val="CommentReference"/>
              </w:rPr>
              <w:commentReference w:id="173"/>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50D45170" w:rsidR="007354AF" w:rsidRDefault="007354AF" w:rsidP="008B1AF5">
            <w:pPr>
              <w:rPr>
                <w:lang w:val="en-GB"/>
              </w:rPr>
            </w:pPr>
            <w:r>
              <w:rPr>
                <w:lang w:val="en-GB"/>
              </w:rPr>
              <w:t xml:space="preserve">The number of values provided MUST match the number of values provided in </w:t>
            </w:r>
            <w:r>
              <w:rPr>
                <w:lang w:val="en-GB"/>
              </w:rPr>
              <w:lastRenderedPageBreak/>
              <w:t xml:space="preserve">identifier.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lastRenderedPageBreak/>
              <w:t>Type:</w:t>
            </w:r>
          </w:p>
        </w:tc>
        <w:tc>
          <w:tcPr>
            <w:tcW w:w="8571" w:type="dxa"/>
          </w:tcPr>
          <w:p w14:paraId="4B2408F2" w14:textId="039D8B2A" w:rsidR="000440D3" w:rsidRPr="007354AF" w:rsidRDefault="008B1AF5" w:rsidP="00FD3302">
            <w:pPr>
              <w:rPr>
                <w:lang w:val="en-GB"/>
              </w:rPr>
            </w:pPr>
            <w:commentRangeStart w:id="174"/>
            <w:r w:rsidRPr="007354AF">
              <w:rPr>
                <w:lang w:val="en-GB"/>
              </w:rPr>
              <w:t>Double List</w:t>
            </w:r>
            <w:commentRangeEnd w:id="174"/>
            <w:r w:rsidR="0054734A" w:rsidRPr="007354AF">
              <w:rPr>
                <w:rStyle w:val="CommentReference"/>
              </w:rPr>
              <w:commentReference w:id="174"/>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5"/>
            <w:r>
              <w:rPr>
                <w:lang w:val="en-GB"/>
              </w:rPr>
              <w:t>Master or aggregate MS run</w:t>
            </w:r>
            <w:commentRangeEnd w:id="175"/>
            <w:r>
              <w:rPr>
                <w:rStyle w:val="CommentReference"/>
              </w:rPr>
              <w:commentReference w:id="175"/>
            </w:r>
            <w:r>
              <w:rPr>
                <w:lang w:val="en-GB"/>
              </w:rPr>
              <w:t>. Retention time MUST be reported in seconds</w:t>
            </w:r>
            <w:r w:rsidR="00A70AD2">
              <w:rPr>
                <w:lang w:val="en-GB"/>
              </w:rPr>
              <w:t xml:space="preserve">, </w:t>
            </w:r>
            <w:commentRangeStart w:id="176"/>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76"/>
            <w:r w:rsidR="00BC0BA6">
              <w:rPr>
                <w:rStyle w:val="CommentReference"/>
              </w:rPr>
              <w:commentReference w:id="176"/>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7"/>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7817680F" w14:textId="4973899D" w:rsidR="007A1183" w:rsidRPr="00EC2317" w:rsidRDefault="004066C5" w:rsidP="0099579A">
            <w:pPr>
              <w:rPr>
                <w:lang w:val="en-GB"/>
              </w:rPr>
            </w:pPr>
            <w:r>
              <w:lastRenderedPageBreak/>
              <w:t>These MAY be replaced using a suitable CV term in the Metadata section e.g. to use MSI recommendation levels.</w:t>
            </w:r>
            <w:commentRangeEnd w:id="177"/>
            <w:r w:rsidR="00551D83">
              <w:rPr>
                <w:rStyle w:val="CommentReference"/>
              </w:rPr>
              <w:commentReference w:id="177"/>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77777777" w:rsidR="007A1183" w:rsidRPr="00EC2317" w:rsidRDefault="007A1183" w:rsidP="007A1183">
            <w:pPr>
              <w:rPr>
                <w:lang w:val="en-GB"/>
              </w:rPr>
            </w:pPr>
            <w:commentRangeStart w:id="178"/>
            <w:r w:rsidRPr="00EC2317">
              <w:rPr>
                <w:lang w:val="en-GB"/>
              </w:rPr>
              <w:t>Integer</w:t>
            </w:r>
            <w:commentRangeEnd w:id="178"/>
            <w:r w:rsidR="00B61CB2">
              <w:rPr>
                <w:rStyle w:val="CommentReference"/>
              </w:rPr>
              <w:commentReference w:id="178"/>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9"/>
            <w:r>
              <w:rPr>
                <w:rFonts w:ascii="Arial" w:hAnsi="Arial" w:cs="Arial"/>
                <w:b/>
                <w:sz w:val="24"/>
                <w:szCs w:val="24"/>
              </w:rPr>
              <w:t>FALSE</w:t>
            </w:r>
            <w:commentRangeEnd w:id="179"/>
            <w:r w:rsidR="00693EA2">
              <w:rPr>
                <w:rStyle w:val="CommentReference"/>
                <w:rFonts w:ascii="Arial" w:hAnsi="Arial"/>
                <w:lang w:val="en-US"/>
              </w:rPr>
              <w:commentReference w:id="179"/>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80"/>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80"/>
            <w:r w:rsidR="00665ED6">
              <w:rPr>
                <w:rStyle w:val="CommentReference"/>
              </w:rPr>
              <w:commentReference w:id="180"/>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81"/>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81"/>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81"/>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w:t>
            </w:r>
            <w:r w:rsidR="00596FE2">
              <w:t>[1]</w:t>
            </w:r>
            <w:r w:rsidR="00596FE2">
              <w:t>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82"/>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82"/>
            <w:r w:rsidR="00A67D72">
              <w:rPr>
                <w:rStyle w:val="CommentReference"/>
              </w:rPr>
              <w:commentReference w:id="182"/>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lastRenderedPageBreak/>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lastRenderedPageBreak/>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83"/>
            <w:r w:rsidR="002863E0">
              <w:rPr>
                <w:lang w:val="en-GB"/>
              </w:rPr>
              <w:t>co-efficient of varia</w:t>
            </w:r>
            <w:r w:rsidR="008B0D27">
              <w:rPr>
                <w:lang w:val="en-GB"/>
              </w:rPr>
              <w:t>tion</w:t>
            </w:r>
            <w:r w:rsidRPr="00EC2317">
              <w:rPr>
                <w:lang w:val="en-GB"/>
              </w:rPr>
              <w:t xml:space="preserve"> </w:t>
            </w:r>
            <w:commentRangeEnd w:id="183"/>
            <w:r w:rsidR="002863E0">
              <w:rPr>
                <w:rStyle w:val="CommentReference"/>
              </w:rPr>
              <w:commentReference w:id="183"/>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84"/>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84"/>
            <w:r w:rsidR="00F62896">
              <w:rPr>
                <w:rStyle w:val="CommentReference"/>
              </w:rPr>
              <w:commentReference w:id="184"/>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185"/>
            <w:r>
              <w:rPr>
                <w:lang w:val="en-GB"/>
              </w:rPr>
              <w:t>Integer</w:t>
            </w:r>
            <w:commentRangeEnd w:id="185"/>
            <w:r w:rsidR="003366FD">
              <w:rPr>
                <w:rStyle w:val="CommentReference"/>
              </w:rPr>
              <w:commentReference w:id="185"/>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4EF15770" w:rsidR="00AE0684" w:rsidRPr="00AE0684" w:rsidRDefault="00AE0684" w:rsidP="00602E80">
            <w:pPr>
              <w:rPr>
                <w:lang w:val="en-GB"/>
              </w:rPr>
            </w:pPr>
            <w:r>
              <w:rPr>
                <w:lang w:val="en-GB"/>
              </w:rPr>
              <w:t>References to the identification evidence (SME elements) via referencing SME_ID values</w:t>
            </w:r>
            <w:r w:rsidR="00B07BC1">
              <w:rPr>
                <w:lang w:val="en-GB"/>
              </w:rPr>
              <w:t xml:space="preserve">. </w:t>
            </w:r>
            <w:commentRangeStart w:id="186"/>
            <w:r w:rsidR="00B07BC1">
              <w:rPr>
                <w:lang w:val="en-GB"/>
              </w:rPr>
              <w:t>Multiple values MAY be provided as a “|” separated list to indicate ambiguity in the identification.</w:t>
            </w:r>
            <w:commentRangeEnd w:id="186"/>
            <w:r w:rsidR="00422652">
              <w:rPr>
                <w:rStyle w:val="CommentReference"/>
              </w:rPr>
              <w:commentReference w:id="186"/>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2A75F1">
        <w:tc>
          <w:tcPr>
            <w:tcW w:w="1617" w:type="dxa"/>
            <w:vAlign w:val="center"/>
          </w:tcPr>
          <w:p w14:paraId="5E2280F8" w14:textId="77777777" w:rsidR="002203A9" w:rsidRPr="00EC2317" w:rsidRDefault="002203A9" w:rsidP="002A75F1">
            <w:pPr>
              <w:rPr>
                <w:b/>
                <w:lang w:val="en-GB"/>
              </w:rPr>
            </w:pPr>
            <w:r w:rsidRPr="00EC2317">
              <w:rPr>
                <w:b/>
                <w:lang w:val="en-GB"/>
              </w:rPr>
              <w:t>Description:</w:t>
            </w:r>
          </w:p>
        </w:tc>
        <w:tc>
          <w:tcPr>
            <w:tcW w:w="8571" w:type="dxa"/>
          </w:tcPr>
          <w:p w14:paraId="6CBA9936" w14:textId="1621F8F9" w:rsidR="002203A9" w:rsidRPr="00AE0684" w:rsidRDefault="002203A9" w:rsidP="002A75F1">
            <w:pPr>
              <w:rPr>
                <w:lang w:val="en-GB"/>
              </w:rPr>
            </w:pPr>
            <w:r>
              <w:rPr>
                <w:lang w:val="en-GB"/>
              </w:rPr>
              <w:t>If multiple values are given under SME_ID_REFS, one of the following codes MUST be provided. 1=Ambiguous identification; 2=Confident identification of multiple molecules; 3=Different evidence streams for the same molecule.</w:t>
            </w:r>
            <w:r w:rsidR="001E786F">
              <w:rPr>
                <w:lang w:val="en-GB"/>
              </w:rPr>
              <w:t xml:space="preserve"> If there are no or one value under SME_ID_REFs, this MUST be reported as null.</w:t>
            </w:r>
          </w:p>
        </w:tc>
      </w:tr>
      <w:tr w:rsidR="002203A9" w14:paraId="040AEE66" w14:textId="77777777" w:rsidTr="002A75F1">
        <w:tc>
          <w:tcPr>
            <w:tcW w:w="1617" w:type="dxa"/>
            <w:vAlign w:val="center"/>
          </w:tcPr>
          <w:p w14:paraId="581C0FA0" w14:textId="77777777" w:rsidR="002203A9" w:rsidRPr="00EC2317" w:rsidRDefault="002203A9" w:rsidP="002A75F1">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2A75F1">
        <w:tc>
          <w:tcPr>
            <w:tcW w:w="1617" w:type="dxa"/>
            <w:vAlign w:val="center"/>
          </w:tcPr>
          <w:p w14:paraId="3268771A" w14:textId="77777777" w:rsidR="002203A9" w:rsidRPr="00EC2317" w:rsidRDefault="002203A9" w:rsidP="002A75F1">
            <w:pPr>
              <w:rPr>
                <w:b/>
                <w:lang w:val="en-GB"/>
              </w:rPr>
            </w:pPr>
            <w:r>
              <w:rPr>
                <w:b/>
                <w:lang w:val="en-GB"/>
              </w:rPr>
              <w:t>Is Nullable:</w:t>
            </w:r>
          </w:p>
        </w:tc>
        <w:tc>
          <w:tcPr>
            <w:tcW w:w="8571" w:type="dxa"/>
          </w:tcPr>
          <w:p w14:paraId="6CADF530" w14:textId="77777777" w:rsidR="002203A9" w:rsidRPr="00E92C27" w:rsidRDefault="002203A9" w:rsidP="002A75F1">
            <w:pPr>
              <w:pStyle w:val="Code"/>
              <w:rPr>
                <w:rFonts w:cs="Courier New"/>
              </w:rPr>
            </w:pPr>
            <w:r>
              <w:rPr>
                <w:rFonts w:ascii="Arial" w:hAnsi="Arial" w:cs="Arial"/>
                <w:b/>
                <w:sz w:val="24"/>
                <w:szCs w:val="24"/>
              </w:rPr>
              <w:t>TRUE</w:t>
            </w:r>
          </w:p>
        </w:tc>
      </w:tr>
      <w:tr w:rsidR="002203A9" w14:paraId="3984A223" w14:textId="77777777" w:rsidTr="002A75F1">
        <w:tc>
          <w:tcPr>
            <w:tcW w:w="1617" w:type="dxa"/>
            <w:vAlign w:val="center"/>
          </w:tcPr>
          <w:p w14:paraId="7AF8D4C6" w14:textId="77777777" w:rsidR="002203A9" w:rsidRPr="00EC2317" w:rsidRDefault="002203A9" w:rsidP="002A75F1">
            <w:pPr>
              <w:rPr>
                <w:b/>
                <w:lang w:val="en-GB"/>
              </w:rPr>
            </w:pPr>
            <w:r w:rsidRPr="00EC2317">
              <w:rPr>
                <w:b/>
                <w:lang w:val="en-GB"/>
              </w:rPr>
              <w:t>Example:</w:t>
            </w:r>
          </w:p>
        </w:tc>
        <w:tc>
          <w:tcPr>
            <w:tcW w:w="8571" w:type="dxa"/>
          </w:tcPr>
          <w:p w14:paraId="370798FB" w14:textId="57DCF174" w:rsidR="002203A9" w:rsidRPr="00E92C27" w:rsidRDefault="002203A9" w:rsidP="002A75F1">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155BEEE" w14:textId="7FAED034" w:rsidR="004919C6" w:rsidRDefault="004919C6" w:rsidP="004919C6">
      <w:pPr>
        <w:pStyle w:val="Heading3"/>
        <w:rPr>
          <w:lang w:val="en-GB"/>
        </w:rPr>
      </w:pPr>
      <w:r>
        <w:rPr>
          <w:lang w:val="en-GB"/>
        </w:rPr>
        <w:lastRenderedPageBreak/>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87"/>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87"/>
            <w:r>
              <w:rPr>
                <w:rStyle w:val="CommentReference"/>
              </w:rPr>
              <w:commentReference w:id="187"/>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412F906D" w:rsidR="004919C6" w:rsidRPr="00EC2317" w:rsidRDefault="008546FF" w:rsidP="00602E80">
            <w:pPr>
              <w:rPr>
                <w:lang w:val="en-GB"/>
              </w:rPr>
            </w:pPr>
            <w:r>
              <w:rPr>
                <w:lang w:val="en-GB"/>
              </w:rPr>
              <w:t>Param</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033D55AD" w:rsidR="004919C6" w:rsidRPr="004919C6" w:rsidRDefault="004919C6" w:rsidP="008546FF">
            <w:pPr>
              <w:rPr>
                <w:lang w:val="en-GB"/>
              </w:rPr>
            </w:pPr>
            <w:r w:rsidRPr="004919C6">
              <w:rPr>
                <w:lang w:val="en-GB"/>
              </w:rPr>
              <w:t xml:space="preserve">The </w:t>
            </w:r>
            <w:r>
              <w:rPr>
                <w:lang w:val="en-GB"/>
              </w:rPr>
              <w:t xml:space="preserve">assumed adduct classification of this molecule, following the </w:t>
            </w:r>
            <w:commentRangeStart w:id="188"/>
            <w:r w:rsidRPr="008546FF">
              <w:rPr>
                <w:highlight w:val="yellow"/>
                <w:lang w:val="en-GB"/>
              </w:rPr>
              <w:t>XX nomenclature system</w:t>
            </w:r>
            <w:commentRangeEnd w:id="188"/>
            <w:r w:rsidR="00907A4F">
              <w:rPr>
                <w:rStyle w:val="CommentReference"/>
              </w:rPr>
              <w:commentReference w:id="188"/>
            </w:r>
            <w:r>
              <w:rPr>
                <w:lang w:val="en-GB"/>
              </w:rPr>
              <w:t xml:space="preserve">. If the adduct classification is ambiguous with regards to identification evidence it </w:t>
            </w:r>
            <w:r w:rsidR="008546FF">
              <w:rPr>
                <w:lang w:val="en-GB"/>
              </w:rPr>
              <w:t>SHOULD</w:t>
            </w:r>
            <w:r>
              <w:rPr>
                <w:lang w:val="en-GB"/>
              </w:rPr>
              <w:t xml:space="preserve">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496A87EA"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 xml:space="preserve">ss/charge value for the feature, by default assumed to be the mean across assays. </w:t>
            </w:r>
            <w:r w:rsidR="005B5062" w:rsidRPr="005B5062">
              <w:rPr>
                <w:highlight w:val="yellow"/>
                <w:lang w:val="en-GB"/>
              </w:rPr>
              <w:t>CV term in metadata if we exporter wishes to do something differen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13989EF9" w:rsidR="00B37131" w:rsidRPr="00EC2317" w:rsidRDefault="00423D44" w:rsidP="00C46085">
            <w:pPr>
              <w:rPr>
                <w:lang w:val="en-GB"/>
              </w:rPr>
            </w:pPr>
            <w:r>
              <w:rPr>
                <w:lang w:val="en-GB"/>
              </w:rPr>
              <w:t xml:space="preserve">The </w:t>
            </w:r>
            <w:commentRangeStart w:id="189"/>
            <w:r>
              <w:rPr>
                <w:lang w:val="en-GB"/>
              </w:rPr>
              <w:t xml:space="preserve">apex of the feature </w:t>
            </w:r>
            <w:commentRangeEnd w:id="189"/>
            <w:r>
              <w:rPr>
                <w:rStyle w:val="CommentReference"/>
              </w:rPr>
              <w:commentReference w:id="189"/>
            </w:r>
            <w:r>
              <w:rPr>
                <w:lang w:val="en-GB"/>
              </w:rPr>
              <w:t>on the retention time axis</w:t>
            </w:r>
            <w:r w:rsidR="001027BA">
              <w:rPr>
                <w:lang w:val="en-GB"/>
              </w:rPr>
              <w:t xml:space="preserve">, </w:t>
            </w:r>
            <w:r w:rsidR="00970721">
              <w:rPr>
                <w:lang w:val="en-GB"/>
              </w:rPr>
              <w:t xml:space="preserve">in a </w:t>
            </w:r>
            <w:commentRangeStart w:id="190"/>
            <w:r w:rsidR="00970721">
              <w:rPr>
                <w:lang w:val="en-GB"/>
              </w:rPr>
              <w:t>Master or aggregate MS run</w:t>
            </w:r>
            <w:commentRangeEnd w:id="190"/>
            <w:r w:rsidR="00934700">
              <w:rPr>
                <w:rStyle w:val="CommentReference"/>
              </w:rPr>
              <w:commentReference w:id="190"/>
            </w:r>
            <w:r w:rsidR="00970721">
              <w:rPr>
                <w:lang w:val="en-GB"/>
              </w:rPr>
              <w:t>.</w:t>
            </w:r>
            <w:r>
              <w:rPr>
                <w:lang w:val="en-GB"/>
              </w:rPr>
              <w:t xml:space="preserve"> </w:t>
            </w:r>
            <w:r w:rsidR="001027BA">
              <w:rPr>
                <w:lang w:val="en-GB"/>
              </w:rPr>
              <w:t>Retention time MUST be reported in seconds</w:t>
            </w:r>
            <w:r w:rsidR="00C46085">
              <w:rPr>
                <w:lang w:val="en-GB"/>
              </w:rPr>
              <w:t xml:space="preserve">, except where </w:t>
            </w:r>
            <w:r w:rsidR="001027BA">
              <w:rPr>
                <w:lang w:val="en-GB"/>
              </w:rPr>
              <w:t xml:space="preserve">units </w:t>
            </w:r>
            <w:r w:rsidR="00C46085">
              <w:rPr>
                <w:lang w:val="en-GB"/>
              </w:rPr>
              <w:t>are</w:t>
            </w:r>
            <w:r w:rsidR="001027BA">
              <w:rPr>
                <w:lang w:val="en-GB"/>
              </w:rPr>
              <w:t xml:space="preserv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91"/>
      <w:r>
        <w:rPr>
          <w:lang w:val="en-GB"/>
        </w:rPr>
        <w:t>retention_time_start</w:t>
      </w:r>
      <w:commentRangeEnd w:id="191"/>
      <w:r w:rsidR="00C7182C">
        <w:rPr>
          <w:rStyle w:val="CommentReference"/>
          <w:rFonts w:ascii="Arial" w:hAnsi="Arial"/>
          <w:b w:val="0"/>
          <w:bCs w:val="0"/>
        </w:rPr>
        <w:commentReference w:id="19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1A23F75F" w:rsidR="00B37131" w:rsidRPr="00EC2317" w:rsidRDefault="00801534"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r w:rsidR="005B5062">
              <w:rPr>
                <w:lang w:val="en-GB"/>
              </w:rPr>
              <w:t xml:space="preserve"> Retention time start and end SHOULD only be null in the case of direct infusion MS or other techniques where a retention time value is absent or unknown.</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lastRenderedPageBreak/>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21F2F7A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r w:rsidR="005B5062">
              <w:rPr>
                <w:lang w:val="en-GB"/>
              </w:rPr>
              <w:t xml:space="preserve"> Retention time start and end SHOULD only be null in the case of direct infusion MS or other techniques where a retention time value is absent or unknown.</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92"/>
            <w:r>
              <w:rPr>
                <w:lang w:val="en-GB"/>
              </w:rPr>
              <w:t>Null or zero values may be reported as appropriate</w:t>
            </w:r>
            <w:r w:rsidRPr="00EC2317">
              <w:rPr>
                <w:lang w:val="en-GB"/>
              </w:rPr>
              <w:t xml:space="preserve">. </w:t>
            </w:r>
            <w:commentRangeEnd w:id="192"/>
            <w:r w:rsidR="005B5062">
              <w:rPr>
                <w:rStyle w:val="CommentReference"/>
              </w:rPr>
              <w:commentReference w:id="192"/>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5B41DC3E" w:rsidR="003A6D81" w:rsidRPr="00EC2317" w:rsidRDefault="003A6D81" w:rsidP="00BD7EE5">
            <w:pPr>
              <w:rPr>
                <w:lang w:val="en-GB"/>
              </w:rPr>
            </w:pPr>
            <w:r>
              <w:rPr>
                <w:lang w:val="en-GB"/>
              </w:rPr>
              <w:t xml:space="preserve">A within file unique identifier for the small molecule </w:t>
            </w:r>
            <w:r w:rsidR="00BD7EE5">
              <w:rPr>
                <w:lang w:val="en-GB"/>
              </w:rPr>
              <w:t>evidence.</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510EEA51" w:rsidR="001D4C16" w:rsidRDefault="0085523B" w:rsidP="00602E80">
            <w:pPr>
              <w:rPr>
                <w:lang w:val="en-GB"/>
              </w:rPr>
            </w:pPr>
            <w:r>
              <w:rPr>
                <w:lang w:val="en-GB"/>
              </w:rPr>
              <w:t xml:space="preserve">The </w:t>
            </w:r>
            <w:r w:rsidR="001D4C16" w:rsidRPr="00EC2317">
              <w:rPr>
                <w:lang w:val="en-GB"/>
              </w:rPr>
              <w:t>chemical formula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93"/>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93"/>
            <w:r>
              <w:rPr>
                <w:rStyle w:val="CommentReference"/>
              </w:rPr>
              <w:commentReference w:id="193"/>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B193886" w:rsidR="003A6D81" w:rsidRPr="004919C6" w:rsidRDefault="003A6D81" w:rsidP="004C2D4A">
            <w:pPr>
              <w:rPr>
                <w:lang w:val="en-GB"/>
              </w:rPr>
            </w:pPr>
            <w:r w:rsidRPr="004919C6">
              <w:rPr>
                <w:lang w:val="en-GB"/>
              </w:rPr>
              <w:t xml:space="preserve">The </w:t>
            </w:r>
            <w:r>
              <w:rPr>
                <w:lang w:val="en-GB"/>
              </w:rPr>
              <w:t xml:space="preserve">measured mass/charge value for the </w:t>
            </w:r>
            <w:r w:rsidR="004C2D4A">
              <w:rPr>
                <w:lang w:val="en-GB"/>
              </w:rPr>
              <w:t>precursor ion</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94"/>
      <w:r>
        <w:rPr>
          <w:lang w:val="en-GB"/>
        </w:rPr>
        <w:t>charge</w:t>
      </w:r>
      <w:commentRangeEnd w:id="194"/>
      <w:r>
        <w:rPr>
          <w:rStyle w:val="CommentReference"/>
          <w:rFonts w:ascii="Arial" w:hAnsi="Arial"/>
          <w:b w:val="0"/>
          <w:bCs w:val="0"/>
        </w:rPr>
        <w:commentReference w:id="19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lastRenderedPageBreak/>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44155CA8"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commentRangeStart w:id="195"/>
            <w:r w:rsidRPr="00E92C27">
              <w:rPr>
                <w:rFonts w:cs="Courier New"/>
              </w:rPr>
              <w:t xml:space="preserve">http://www.ebi.ac.uk/pride/link/to/identification   </w:t>
            </w:r>
            <w:commentRangeEnd w:id="195"/>
            <w:r w:rsidR="00AC43A7">
              <w:rPr>
                <w:rStyle w:val="CommentReference"/>
                <w:rFonts w:ascii="Arial" w:hAnsi="Arial"/>
                <w:lang w:val="en-US"/>
              </w:rPr>
              <w:commentReference w:id="195"/>
            </w:r>
            <w:r w:rsidRPr="00E92C27">
              <w:rPr>
                <w:rFonts w:cs="Courier New"/>
              </w:rPr>
              <w:t>…</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682D5C50" w14:textId="5982D3D9" w:rsidR="00F97D5F" w:rsidRDefault="00442E2B" w:rsidP="0018358A">
            <w:pPr>
              <w:jc w:val="both"/>
              <w:rPr>
                <w:lang w:val="en-GB"/>
              </w:rPr>
            </w:pPr>
            <w:r w:rsidRPr="00EC2317">
              <w:rPr>
                <w:lang w:val="en-GB"/>
              </w:rPr>
              <w:t xml:space="preserve">Reference to a spectrum in a </w:t>
            </w:r>
            <w:commentRangeStart w:id="196"/>
            <w:r w:rsidRPr="00EC2317">
              <w:rPr>
                <w:lang w:val="en-GB"/>
              </w:rPr>
              <w:t>spectrum file</w:t>
            </w:r>
            <w:commentRangeEnd w:id="196"/>
            <w:r w:rsidR="00995DCA">
              <w:rPr>
                <w:rStyle w:val="CommentReference"/>
              </w:rPr>
              <w:commentReference w:id="196"/>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commentRangeStart w:id="197"/>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w:t>
            </w:r>
            <w:commentRangeEnd w:id="197"/>
            <w:r w:rsidR="00995DCA">
              <w:rPr>
                <w:rStyle w:val="CommentReference"/>
              </w:rPr>
              <w:commentReference w:id="197"/>
            </w:r>
            <w:r w:rsidRPr="00EC2317">
              <w:rPr>
                <w:lang w:val="en-GB"/>
              </w:rPr>
              <w:t xml:space="preserve">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18358A">
              <w:rPr>
                <w:lang w:val="en-GB"/>
              </w:rPr>
              <w:t>If a fragmentation spectrum has not been used, the column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98"/>
            <w:r>
              <w:rPr>
                <w:rFonts w:ascii="Arial" w:hAnsi="Arial" w:cs="Arial"/>
                <w:b/>
                <w:sz w:val="24"/>
                <w:szCs w:val="24"/>
              </w:rPr>
              <w:t>FALSE</w:t>
            </w:r>
            <w:commentRangeEnd w:id="198"/>
            <w:r>
              <w:rPr>
                <w:rStyle w:val="CommentReference"/>
                <w:rFonts w:ascii="Arial" w:hAnsi="Arial"/>
                <w:lang w:val="en-US"/>
              </w:rPr>
              <w:commentReference w:id="198"/>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99"/>
            <w:r>
              <w:rPr>
                <w:rFonts w:ascii="Arial" w:hAnsi="Arial" w:cs="Arial"/>
                <w:b/>
                <w:sz w:val="24"/>
                <w:szCs w:val="24"/>
              </w:rPr>
              <w:t>FALSE</w:t>
            </w:r>
            <w:commentRangeEnd w:id="199"/>
            <w:r w:rsidR="007B4EDF">
              <w:rPr>
                <w:rStyle w:val="CommentReference"/>
                <w:rFonts w:ascii="Arial" w:hAnsi="Arial"/>
                <w:lang w:val="en-US"/>
              </w:rPr>
              <w:commentReference w:id="199"/>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w:t>
            </w:r>
            <w:r w:rsidR="003A6D20">
              <w:rPr>
                <w:lang w:val="en-GB"/>
              </w:rPr>
              <w:lastRenderedPageBreak/>
              <w:t>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lastRenderedPageBreak/>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11776BC9" w:rsidR="003A6D81" w:rsidRPr="00EC2317" w:rsidRDefault="008D577B" w:rsidP="00602E80">
            <w:pPr>
              <w:rPr>
                <w:lang w:val="en-GB"/>
              </w:rPr>
            </w:pPr>
            <w:commentRangeStart w:id="200"/>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commentRangeEnd w:id="200"/>
            <w:r w:rsidR="00E201C1">
              <w:rPr>
                <w:rStyle w:val="CommentReference"/>
              </w:rPr>
              <w:commentReference w:id="200"/>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2F7E506D" w14:textId="77777777" w:rsidR="00BC5359" w:rsidRDefault="00BC5359" w:rsidP="00BC5359">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rsidRPr="00EB122D" w14:paraId="6E54C864" w14:textId="77777777" w:rsidTr="00BD1F22">
        <w:tc>
          <w:tcPr>
            <w:tcW w:w="1617" w:type="dxa"/>
            <w:vAlign w:val="center"/>
          </w:tcPr>
          <w:p w14:paraId="1BE0291C" w14:textId="77777777" w:rsidR="00BC5359" w:rsidRPr="00EC2317" w:rsidRDefault="00BC5359" w:rsidP="00BD1F22">
            <w:pPr>
              <w:rPr>
                <w:b/>
                <w:lang w:val="en-GB"/>
              </w:rPr>
            </w:pPr>
            <w:r w:rsidRPr="00EC2317">
              <w:rPr>
                <w:b/>
                <w:lang w:val="en-GB"/>
              </w:rPr>
              <w:t>Description:</w:t>
            </w:r>
          </w:p>
        </w:tc>
        <w:tc>
          <w:tcPr>
            <w:tcW w:w="8571" w:type="dxa"/>
          </w:tcPr>
          <w:p w14:paraId="0195E3E7" w14:textId="46950884" w:rsidR="00BC5359" w:rsidRPr="004919C6" w:rsidRDefault="00C64DDE" w:rsidP="00C64DD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hyperlink r:id="rId31" w:tgtFrame="_blank" w:history="1">
              <w:r>
                <w:rPr>
                  <w:rStyle w:val="Hyperlink"/>
                </w:rPr>
                <w:t>terms relating to MS</w:t>
              </w:r>
            </w:hyperlink>
            <w:r>
              <w:t xml:space="preserve"> e.g. [M+H]+, [M+Na]+, [M+NH4]+, [M-H]-, [M+Cl]-</w:t>
            </w:r>
            <w:r>
              <w:rPr>
                <w:lang w:val="en-GB"/>
              </w:rPr>
              <w:t>. If the adduct classification is ambiguous with regards to identification evidence it MAY be null.</w:t>
            </w:r>
          </w:p>
        </w:tc>
      </w:tr>
      <w:tr w:rsidR="00BC5359" w14:paraId="235DB9A9" w14:textId="77777777" w:rsidTr="00BD1F22">
        <w:tc>
          <w:tcPr>
            <w:tcW w:w="1617" w:type="dxa"/>
            <w:vAlign w:val="center"/>
          </w:tcPr>
          <w:p w14:paraId="45989C5D" w14:textId="77777777" w:rsidR="00BC5359" w:rsidRPr="00EC2317" w:rsidRDefault="00BC5359" w:rsidP="00BD1F22">
            <w:pPr>
              <w:rPr>
                <w:b/>
                <w:lang w:val="en-GB"/>
              </w:rPr>
            </w:pPr>
            <w:r w:rsidRPr="00EC2317">
              <w:rPr>
                <w:b/>
                <w:lang w:val="en-GB"/>
              </w:rPr>
              <w:t>Type:</w:t>
            </w:r>
          </w:p>
        </w:tc>
        <w:tc>
          <w:tcPr>
            <w:tcW w:w="8571" w:type="dxa"/>
          </w:tcPr>
          <w:p w14:paraId="0AB380B8" w14:textId="77777777" w:rsidR="00BC5359" w:rsidRPr="004919C6" w:rsidRDefault="00BC5359" w:rsidP="00BD1F22">
            <w:pPr>
              <w:rPr>
                <w:lang w:val="en-GB"/>
              </w:rPr>
            </w:pPr>
            <w:r>
              <w:rPr>
                <w:lang w:val="en-GB"/>
              </w:rPr>
              <w:t>String</w:t>
            </w:r>
          </w:p>
        </w:tc>
      </w:tr>
      <w:tr w:rsidR="00BC5359" w14:paraId="6A2738EF" w14:textId="77777777" w:rsidTr="00BD1F22">
        <w:tc>
          <w:tcPr>
            <w:tcW w:w="1617" w:type="dxa"/>
            <w:vAlign w:val="center"/>
          </w:tcPr>
          <w:p w14:paraId="5DA83F51" w14:textId="77777777" w:rsidR="00BC5359" w:rsidRPr="00EC2317" w:rsidRDefault="00BC5359" w:rsidP="00BD1F22">
            <w:pPr>
              <w:rPr>
                <w:b/>
                <w:lang w:val="en-GB"/>
              </w:rPr>
            </w:pPr>
            <w:r>
              <w:rPr>
                <w:b/>
                <w:lang w:val="en-GB"/>
              </w:rPr>
              <w:t>Is Nullable:</w:t>
            </w:r>
          </w:p>
        </w:tc>
        <w:tc>
          <w:tcPr>
            <w:tcW w:w="8571" w:type="dxa"/>
          </w:tcPr>
          <w:p w14:paraId="1A91E5BD" w14:textId="77777777" w:rsidR="00BC5359" w:rsidRPr="00E92C27" w:rsidRDefault="00BC5359" w:rsidP="00BD1F22">
            <w:pPr>
              <w:pStyle w:val="Code"/>
              <w:rPr>
                <w:rFonts w:cs="Courier New"/>
              </w:rPr>
            </w:pPr>
            <w:r>
              <w:rPr>
                <w:rFonts w:ascii="Arial" w:hAnsi="Arial" w:cs="Arial"/>
                <w:b/>
                <w:sz w:val="24"/>
                <w:szCs w:val="24"/>
              </w:rPr>
              <w:t>TRUE</w:t>
            </w:r>
          </w:p>
        </w:tc>
      </w:tr>
      <w:tr w:rsidR="00BC5359" w14:paraId="71052C39" w14:textId="77777777" w:rsidTr="00BD1F22">
        <w:tc>
          <w:tcPr>
            <w:tcW w:w="1617" w:type="dxa"/>
            <w:vAlign w:val="center"/>
          </w:tcPr>
          <w:p w14:paraId="7DC00848" w14:textId="77777777" w:rsidR="00BC5359" w:rsidRPr="00EC2317" w:rsidRDefault="00BC5359" w:rsidP="00BD1F22">
            <w:pPr>
              <w:rPr>
                <w:b/>
                <w:lang w:val="en-GB"/>
              </w:rPr>
            </w:pPr>
            <w:r w:rsidRPr="00EC2317">
              <w:rPr>
                <w:b/>
                <w:lang w:val="en-GB"/>
              </w:rPr>
              <w:t>Example:</w:t>
            </w:r>
          </w:p>
        </w:tc>
        <w:tc>
          <w:tcPr>
            <w:tcW w:w="8571" w:type="dxa"/>
          </w:tcPr>
          <w:p w14:paraId="4B0A9BBB" w14:textId="5FC205D1" w:rsidR="00BC5359" w:rsidRPr="00E92C27" w:rsidRDefault="007976A6" w:rsidP="00BD1F22">
            <w:pPr>
              <w:pStyle w:val="Code"/>
              <w:rPr>
                <w:rFonts w:cs="Courier New"/>
              </w:rPr>
            </w:pPr>
            <w:r>
              <w:rPr>
                <w:rFonts w:cs="Courier New"/>
              </w:rPr>
              <w:t>SEH  SME</w:t>
            </w:r>
            <w:r w:rsidR="00BC5359">
              <w:rPr>
                <w:rFonts w:cs="Courier New"/>
              </w:rPr>
              <w:t xml:space="preserve">_ID    </w:t>
            </w:r>
            <w:r w:rsidR="00BC5359" w:rsidRPr="00E92C27">
              <w:rPr>
                <w:rFonts w:cs="Courier New"/>
              </w:rPr>
              <w:t xml:space="preserve"> …  </w:t>
            </w:r>
            <w:r w:rsidR="00BC5359">
              <w:rPr>
                <w:rFonts w:cs="Courier New"/>
              </w:rPr>
              <w:t>adduct_ion</w:t>
            </w:r>
            <w:r>
              <w:rPr>
                <w:rFonts w:cs="Courier New"/>
              </w:rPr>
              <w:t xml:space="preserve">  …</w:t>
            </w:r>
            <w:r>
              <w:rPr>
                <w:rFonts w:cs="Courier New"/>
              </w:rPr>
              <w:br/>
              <w:t>SME</w:t>
            </w:r>
            <w:r w:rsidR="00BC5359" w:rsidRPr="00E92C27">
              <w:rPr>
                <w:rFonts w:cs="Courier New"/>
              </w:rPr>
              <w:t xml:space="preserve"> </w:t>
            </w:r>
            <w:r w:rsidR="00BC5359">
              <w:rPr>
                <w:rFonts w:cs="Courier New"/>
              </w:rPr>
              <w:t xml:space="preserve">1      </w:t>
            </w:r>
            <w:r w:rsidR="00BC5359" w:rsidRPr="00E92C27">
              <w:rPr>
                <w:rFonts w:cs="Courier New"/>
              </w:rPr>
              <w:t xml:space="preserve">   </w:t>
            </w:r>
            <w:r w:rsidR="00263563">
              <w:rPr>
                <w:rFonts w:cs="Courier New"/>
              </w:rPr>
              <w:t xml:space="preserve"> </w:t>
            </w:r>
            <w:r w:rsidR="00BC5359" w:rsidRPr="00E92C27">
              <w:rPr>
                <w:rFonts w:cs="Courier New"/>
              </w:rPr>
              <w:t xml:space="preserve"> …  </w:t>
            </w:r>
            <w:r w:rsidR="00BC5359" w:rsidRPr="004919C6">
              <w:rPr>
                <w:rFonts w:cs="Courier New"/>
              </w:rPr>
              <w:t>[M+H]1+</w:t>
            </w:r>
            <w:r w:rsidR="00BC5359">
              <w:rPr>
                <w:rFonts w:cs="Courier New"/>
              </w:rPr>
              <w:t xml:space="preserve">     </w:t>
            </w:r>
            <w:r w:rsidR="00BC5359" w:rsidRPr="00E92C27">
              <w:rPr>
                <w:rFonts w:cs="Courier New"/>
              </w:rPr>
              <w:t>…</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2C7DB194" w:rsidR="003A6D81" w:rsidRPr="00BD1F22" w:rsidRDefault="00FA0E48" w:rsidP="00FA0E48">
      <w:pPr>
        <w:pStyle w:val="ListParagraph"/>
        <w:numPr>
          <w:ilvl w:val="0"/>
          <w:numId w:val="55"/>
        </w:numPr>
        <w:rPr>
          <w:b/>
          <w:highlight w:val="yellow"/>
          <w:lang w:val="en-GB"/>
        </w:rPr>
      </w:pPr>
      <w:r w:rsidRPr="00BD1F22">
        <w:rPr>
          <w:highlight w:val="yellow"/>
          <w:lang w:val="en-GB"/>
        </w:rPr>
        <w:t>??</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01" w:name="_Toc264879029"/>
      <w:bookmarkStart w:id="202" w:name="_Toc111817895"/>
      <w:bookmarkStart w:id="203" w:name="_Toc118017570"/>
      <w:r>
        <w:t>Non-</w:t>
      </w:r>
      <w:r w:rsidR="002341EA">
        <w:t>supported use cases</w:t>
      </w:r>
      <w:bookmarkEnd w:id="201"/>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04" w:name="_Toc264879030"/>
      <w:r>
        <w:t>Conclusions</w:t>
      </w:r>
      <w:bookmarkEnd w:id="204"/>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05" w:name="_Toc264879031"/>
      <w:r w:rsidRPr="00D77D22">
        <w:t>Authors</w:t>
      </w:r>
      <w:bookmarkEnd w:id="205"/>
      <w:r w:rsidRPr="00D77D22">
        <w:t xml:space="preserve"> </w:t>
      </w:r>
    </w:p>
    <w:bookmarkEnd w:id="202"/>
    <w:bookmarkEnd w:id="203"/>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2" w:history="1">
        <w:r>
          <w:rPr>
            <w:rStyle w:val="Hyperlink"/>
          </w:rPr>
          <w:t>hhe</w:t>
        </w:r>
        <w:r w:rsidRPr="00F00CE7">
          <w:rPr>
            <w:rStyle w:val="Hyperlink"/>
          </w:rPr>
          <w:t>@ebi.ac.uk</w:t>
        </w:r>
      </w:hyperlink>
      <w:r>
        <w:t>)</w:t>
      </w:r>
      <w:r w:rsidR="005B1AC1">
        <w:t>, Juan Antonio Vizcaíno (</w:t>
      </w:r>
      <w:hyperlink r:id="rId33"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06" w:name="_Toc264879032"/>
      <w:r>
        <w:t>Contributors</w:t>
      </w:r>
      <w:bookmarkEnd w:id="206"/>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lastRenderedPageBreak/>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07" w:name="_Toc264879033"/>
      <w:r w:rsidRPr="00D77D22">
        <w:t>References</w:t>
      </w:r>
      <w:bookmarkEnd w:id="207"/>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08" w:name="_Toc526008660"/>
      <w:bookmarkStart w:id="209" w:name="_Toc153690678"/>
      <w:bookmarkStart w:id="210" w:name="_Toc155584023"/>
      <w:bookmarkStart w:id="211" w:name="_Toc156877875"/>
    </w:p>
    <w:p w14:paraId="3C3CDC6E" w14:textId="77777777" w:rsidR="007A1183" w:rsidRPr="008B6BE0" w:rsidRDefault="007A1183" w:rsidP="007A1183">
      <w:pPr>
        <w:pStyle w:val="Heading1"/>
      </w:pPr>
      <w:r w:rsidRPr="009F3B64">
        <w:t xml:space="preserve"> </w:t>
      </w:r>
      <w:bookmarkStart w:id="212" w:name="_Toc264879034"/>
      <w:r w:rsidRPr="008B6BE0">
        <w:t>Intellectual Property Statement</w:t>
      </w:r>
      <w:bookmarkEnd w:id="208"/>
      <w:bookmarkEnd w:id="209"/>
      <w:bookmarkEnd w:id="210"/>
      <w:bookmarkEnd w:id="211"/>
      <w:bookmarkEnd w:id="212"/>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lastRenderedPageBreak/>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13" w:name="_Toc264879035"/>
      <w:r w:rsidRPr="00FC4E18">
        <w:t>TradeMark Section</w:t>
      </w:r>
      <w:bookmarkEnd w:id="213"/>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14" w:name="_Toc153687291"/>
      <w:bookmarkStart w:id="215" w:name="_Toc155584024"/>
      <w:bookmarkStart w:id="216" w:name="_Toc156877876"/>
      <w:bookmarkStart w:id="217" w:name="_Toc264879036"/>
      <w:r w:rsidRPr="008B6BE0">
        <w:t>Copyright Notice</w:t>
      </w:r>
      <w:bookmarkEnd w:id="214"/>
      <w:bookmarkEnd w:id="215"/>
      <w:bookmarkEnd w:id="216"/>
      <w:bookmarkEnd w:id="217"/>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3168A39A"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18" w:name="29"/>
      <w:bookmarkStart w:id="219" w:name="30"/>
      <w:bookmarkStart w:id="220" w:name="31"/>
      <w:bookmarkEnd w:id="218"/>
      <w:bookmarkEnd w:id="219"/>
      <w:bookmarkEnd w:id="220"/>
    </w:p>
    <w:sectPr w:rsidR="007A1183" w:rsidRPr="00507A7E" w:rsidSect="007A1183">
      <w:headerReference w:type="default" r:id="rId34"/>
      <w:footerReference w:type="default" r:id="rId35"/>
      <w:headerReference w:type="first" r:id="rId36"/>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4" w:author="Jones, Andy" w:date="2016-10-13T13:24:00Z" w:initials="JA">
    <w:p w14:paraId="7688DF5F" w14:textId="7AD90636" w:rsidR="00B15F64" w:rsidRDefault="00B15F64">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35" w:author="Jones, Andy" w:date="2016-10-13T13:50:00Z" w:initials="JA">
    <w:p w14:paraId="0B05FEB5" w14:textId="777E8516" w:rsidR="0018358A" w:rsidRDefault="0018358A">
      <w:pPr>
        <w:pStyle w:val="CommentText"/>
      </w:pPr>
      <w:r>
        <w:rPr>
          <w:rStyle w:val="CommentReference"/>
        </w:rPr>
        <w:annotationRef/>
      </w:r>
      <w:r>
        <w:t>This needs more work for metabolomics in case of derivitizations etc.</w:t>
      </w:r>
    </w:p>
  </w:comment>
  <w:comment w:id="137" w:author="Jones, Andy" w:date="2016-07-05T15:09:00Z" w:initials="JA">
    <w:p w14:paraId="31CEB6C4" w14:textId="3D9A88C8" w:rsidR="005C2B6D" w:rsidRDefault="005C2B6D">
      <w:pPr>
        <w:pStyle w:val="CommentText"/>
      </w:pPr>
      <w:r>
        <w:rPr>
          <w:rStyle w:val="CommentReference"/>
        </w:rPr>
        <w:annotationRef/>
      </w:r>
      <w:r>
        <w:t>Propose to add nullable to all of these? Perhaps this depends on Complete versus Summary?</w:t>
      </w:r>
    </w:p>
  </w:comment>
  <w:comment w:id="139" w:author="Jones, Andy" w:date="2016-07-05T14:57:00Z" w:initials="JA">
    <w:p w14:paraId="1D4A33ED" w14:textId="241E951A" w:rsidR="005C2B6D" w:rsidRDefault="005C2B6D">
      <w:pPr>
        <w:pStyle w:val="CommentText"/>
      </w:pPr>
      <w:r>
        <w:rPr>
          <w:rStyle w:val="CommentReference"/>
        </w:rPr>
        <w:annotationRef/>
      </w:r>
      <w:r>
        <w:t>Look like these only really work for proteomics flavor files</w:t>
      </w:r>
    </w:p>
  </w:comment>
  <w:comment w:id="140" w:author="Jones, Andy" w:date="2016-07-05T14:45:00Z" w:initials="JA">
    <w:p w14:paraId="427A8E82" w14:textId="10E4E40B" w:rsidR="005C2B6D" w:rsidRDefault="005C2B6D">
      <w:pPr>
        <w:pStyle w:val="CommentText"/>
      </w:pPr>
      <w:r>
        <w:rPr>
          <w:rStyle w:val="CommentReference"/>
        </w:rPr>
        <w:annotationRef/>
      </w:r>
      <w:r w:rsidR="00DA5246">
        <w:t>Mandatory to list all the databases that have been used for identification; If no databases, have a CV term for “no databases”?</w:t>
      </w:r>
    </w:p>
  </w:comment>
  <w:comment w:id="141" w:author="Jones, Andy" w:date="2016-10-13T13:55:00Z" w:initials="JA">
    <w:p w14:paraId="380D2E8F" w14:textId="6987722D" w:rsidR="00DA5246" w:rsidRDefault="00DA5246">
      <w:pPr>
        <w:pStyle w:val="CommentText"/>
      </w:pPr>
      <w:r>
        <w:rPr>
          <w:rStyle w:val="CommentReference"/>
        </w:rPr>
        <w:annotationRef/>
      </w:r>
      <w:r>
        <w:t>This must be mandatory and must match section above.</w:t>
      </w:r>
    </w:p>
    <w:p w14:paraId="1C039555" w14:textId="77777777" w:rsidR="00DA5246" w:rsidRDefault="00DA5246">
      <w:pPr>
        <w:pStyle w:val="CommentText"/>
      </w:pPr>
    </w:p>
    <w:p w14:paraId="0B418548" w14:textId="4424C783" w:rsidR="00DA5246" w:rsidRDefault="00DA5246">
      <w:pPr>
        <w:pStyle w:val="CommentText"/>
      </w:pPr>
      <w:r>
        <w:t>We need examples of how this should look</w:t>
      </w:r>
      <w:bookmarkStart w:id="142" w:name="_GoBack"/>
      <w:bookmarkEnd w:id="142"/>
    </w:p>
  </w:comment>
  <w:comment w:id="158" w:author="Jones, Andy" w:date="2016-07-05T15:20:00Z" w:initials="JA">
    <w:p w14:paraId="2993AACB" w14:textId="644B5595" w:rsidR="005C2B6D" w:rsidRDefault="005C2B6D">
      <w:pPr>
        <w:pStyle w:val="CommentText"/>
      </w:pPr>
      <w:r>
        <w:rPr>
          <w:rStyle w:val="CommentReference"/>
        </w:rPr>
        <w:annotationRef/>
      </w:r>
      <w:r>
        <w:t>Propose to delete and move to metadata field and prefix on accession as per metabolomics</w:t>
      </w:r>
    </w:p>
    <w:p w14:paraId="71DF5895" w14:textId="77777777" w:rsidR="005C2B6D" w:rsidRDefault="005C2B6D">
      <w:pPr>
        <w:pStyle w:val="CommentText"/>
      </w:pPr>
    </w:p>
    <w:p w14:paraId="205650AE" w14:textId="2A61E320" w:rsidR="005C2B6D" w:rsidRDefault="005C2B6D">
      <w:pPr>
        <w:pStyle w:val="CommentText"/>
      </w:pPr>
      <w:r>
        <w:t>Same for database version</w:t>
      </w:r>
    </w:p>
    <w:p w14:paraId="7FAC3E72" w14:textId="77777777" w:rsidR="005C2B6D" w:rsidRDefault="005C2B6D">
      <w:pPr>
        <w:pStyle w:val="CommentText"/>
      </w:pPr>
    </w:p>
    <w:p w14:paraId="0DE49D45" w14:textId="16720B4E" w:rsidR="005C2B6D" w:rsidRDefault="005C2B6D">
      <w:pPr>
        <w:pStyle w:val="CommentText"/>
      </w:pPr>
      <w:r>
        <w:t>And for peptide / PSM?</w:t>
      </w:r>
    </w:p>
  </w:comment>
  <w:comment w:id="167" w:author="Jones, Andy" w:date="2016-08-25T13:18:00Z" w:initials="JA">
    <w:p w14:paraId="79F1CB2A" w14:textId="1845D5EB" w:rsidR="005C2B6D" w:rsidRDefault="005C2B6D">
      <w:pPr>
        <w:pStyle w:val="CommentText"/>
      </w:pPr>
      <w:r>
        <w:rPr>
          <w:rStyle w:val="CommentReference"/>
        </w:rPr>
        <w:annotationRef/>
      </w:r>
      <w:r>
        <w:t>Decided to allow only proteomics or metabolomics in one file, so change this text</w:t>
      </w:r>
    </w:p>
  </w:comment>
  <w:comment w:id="168" w:author="Jones, Andy" w:date="2016-07-05T10:28:00Z" w:initials="JA">
    <w:p w14:paraId="671A0861" w14:textId="46E6AB26" w:rsidR="005C2B6D" w:rsidRDefault="005C2B6D">
      <w:pPr>
        <w:pStyle w:val="CommentText"/>
      </w:pPr>
      <w:r>
        <w:rPr>
          <w:rStyle w:val="CommentReference"/>
        </w:rPr>
        <w:annotationRef/>
      </w:r>
      <w:r>
        <w:t xml:space="preserve">I have removed the distinction between Summary and Complete. </w:t>
      </w:r>
    </w:p>
    <w:p w14:paraId="2B2F0BDB" w14:textId="77777777" w:rsidR="005C2B6D" w:rsidRDefault="005C2B6D">
      <w:pPr>
        <w:pStyle w:val="CommentText"/>
      </w:pPr>
    </w:p>
    <w:p w14:paraId="1A409B70" w14:textId="48DB619F" w:rsidR="005C2B6D" w:rsidRDefault="005C2B6D">
      <w:pPr>
        <w:pStyle w:val="CommentText"/>
      </w:pPr>
      <w:r>
        <w:t>For Summary files, there is only SML table</w:t>
      </w:r>
    </w:p>
    <w:p w14:paraId="3B97C7DE" w14:textId="77777777" w:rsidR="005C2B6D" w:rsidRDefault="005C2B6D">
      <w:pPr>
        <w:pStyle w:val="CommentText"/>
      </w:pPr>
    </w:p>
    <w:p w14:paraId="233CDFAA" w14:textId="6BAA7F1F" w:rsidR="005C2B6D" w:rsidRDefault="005C2B6D">
      <w:pPr>
        <w:pStyle w:val="CommentText"/>
      </w:pPr>
      <w:r>
        <w:t>For Complete files, there are three tables always</w:t>
      </w:r>
    </w:p>
    <w:p w14:paraId="2FFBD86C" w14:textId="77777777" w:rsidR="005C2B6D" w:rsidRDefault="005C2B6D">
      <w:pPr>
        <w:pStyle w:val="CommentText"/>
      </w:pPr>
    </w:p>
    <w:p w14:paraId="06DBCAF1" w14:textId="39052AA3" w:rsidR="005C2B6D" w:rsidRDefault="005C2B6D">
      <w:pPr>
        <w:pStyle w:val="CommentText"/>
      </w:pPr>
      <w:r>
        <w:t>Much simpler to implement</w:t>
      </w:r>
    </w:p>
  </w:comment>
  <w:comment w:id="169" w:author="Jones, Andy" w:date="2016-08-25T13:24:00Z" w:initials="JA">
    <w:p w14:paraId="60AF46F4" w14:textId="1F451FE9" w:rsidR="005C2B6D" w:rsidRDefault="005C2B6D">
      <w:pPr>
        <w:pStyle w:val="CommentText"/>
      </w:pPr>
      <w:r>
        <w:rPr>
          <w:rStyle w:val="CommentReference"/>
        </w:rPr>
        <w:annotationRef/>
      </w:r>
      <w:r>
        <w:t>May want to return to this for the case of alternative IDs and ambiguity – should this be formally checkable for structure?</w:t>
      </w:r>
    </w:p>
  </w:comment>
  <w:comment w:id="170" w:author="Jones, Andy" w:date="2016-07-05T10:01:00Z" w:initials="JA">
    <w:p w14:paraId="766781FB" w14:textId="203CBA7D" w:rsidR="005C2B6D" w:rsidRDefault="005C2B6D">
      <w:pPr>
        <w:pStyle w:val="CommentText"/>
      </w:pPr>
      <w:r>
        <w:rPr>
          <w:rStyle w:val="CommentReference"/>
        </w:rPr>
        <w:annotationRef/>
      </w:r>
      <w:r>
        <w:t>Add example showing ambiguity</w:t>
      </w:r>
    </w:p>
  </w:comment>
  <w:comment w:id="171" w:author="Jones, Andy" w:date="2016-08-25T14:45:00Z" w:initials="JA">
    <w:p w14:paraId="2DF02C3B" w14:textId="34EACE0A" w:rsidR="005C2B6D" w:rsidRDefault="005C2B6D">
      <w:pPr>
        <w:pStyle w:val="CommentText"/>
      </w:pPr>
      <w:r>
        <w:rPr>
          <w:rStyle w:val="CommentReference"/>
        </w:rPr>
        <w:annotationRef/>
      </w:r>
      <w:r>
        <w:t>Clarity needed. Can it be null if identifier is null only, or can it be null if identifier(s) are given</w:t>
      </w:r>
    </w:p>
  </w:comment>
  <w:comment w:id="172" w:author="Jones, Andy" w:date="2016-07-05T15:36:00Z" w:initials="JA">
    <w:p w14:paraId="5C453D58" w14:textId="227316EF" w:rsidR="005C2B6D" w:rsidRDefault="005C2B6D">
      <w:pPr>
        <w:pStyle w:val="CommentText"/>
      </w:pPr>
      <w:r>
        <w:rPr>
          <w:rStyle w:val="CommentReference"/>
        </w:rPr>
        <w:annotationRef/>
      </w:r>
      <w:r>
        <w:t>Inchi throughout not inchi_key to check</w:t>
      </w:r>
    </w:p>
  </w:comment>
  <w:comment w:id="173" w:author="Jones, Andy" w:date="2016-07-05T15:37:00Z" w:initials="JA">
    <w:p w14:paraId="7E12F2B4" w14:textId="6F235039" w:rsidR="005C2B6D" w:rsidRDefault="005C2B6D">
      <w:pPr>
        <w:pStyle w:val="CommentText"/>
      </w:pPr>
      <w:r>
        <w:rPr>
          <w:rStyle w:val="CommentReference"/>
        </w:rPr>
        <w:annotationRef/>
      </w:r>
      <w:r>
        <w:t>To work through some example as to whether this is sensible</w:t>
      </w:r>
    </w:p>
  </w:comment>
  <w:comment w:id="174" w:author="Jones, Andy" w:date="2016-08-25T13:37:00Z" w:initials="JA">
    <w:p w14:paraId="556384FA" w14:textId="420BC631" w:rsidR="005C2B6D" w:rsidRDefault="005C2B6D">
      <w:pPr>
        <w:pStyle w:val="CommentText"/>
      </w:pPr>
      <w:r>
        <w:rPr>
          <w:rStyle w:val="CommentReference"/>
        </w:rPr>
        <w:annotationRef/>
      </w:r>
      <w:r>
        <w:t>Same cardinality as IDs above</w:t>
      </w:r>
    </w:p>
  </w:comment>
  <w:comment w:id="175" w:author="Jones, Andy" w:date="2016-07-05T14:00:00Z" w:initials="JA">
    <w:p w14:paraId="5B2C0657" w14:textId="77777777" w:rsidR="005C2B6D" w:rsidRDefault="005C2B6D" w:rsidP="00B7291C">
      <w:pPr>
        <w:pStyle w:val="CommentText"/>
      </w:pPr>
      <w:r>
        <w:rPr>
          <w:rStyle w:val="CommentReference"/>
        </w:rPr>
        <w:annotationRef/>
      </w:r>
      <w:r>
        <w:t>Possible addition to Metadata section to describe how RT values are reported in this section</w:t>
      </w:r>
    </w:p>
  </w:comment>
  <w:comment w:id="176" w:author="Jones, Andy" w:date="2016-08-25T13:44:00Z" w:initials="JA">
    <w:p w14:paraId="5B30119D" w14:textId="25E92E44" w:rsidR="005C2B6D" w:rsidRDefault="005C2B6D">
      <w:pPr>
        <w:pStyle w:val="CommentText"/>
      </w:pPr>
      <w:r>
        <w:rPr>
          <w:rStyle w:val="CommentReference"/>
        </w:rPr>
        <w:annotationRef/>
      </w:r>
      <w:r>
        <w:t>Need to clarify how this done</w:t>
      </w:r>
    </w:p>
  </w:comment>
  <w:comment w:id="177" w:author="Jones, Andy" w:date="2016-08-25T13:57:00Z" w:initials="JA">
    <w:p w14:paraId="41D05D07" w14:textId="2F78C038" w:rsidR="005C2B6D" w:rsidRDefault="005C2B6D">
      <w:pPr>
        <w:pStyle w:val="CommentText"/>
      </w:pPr>
      <w:r>
        <w:rPr>
          <w:rStyle w:val="CommentReference"/>
        </w:rPr>
        <w:annotationRef/>
      </w:r>
      <w:r>
        <w:t>ACTION: Steffen to circulate MSI list to us for discussion about it going into PSI-MS Cv</w:t>
      </w:r>
    </w:p>
  </w:comment>
  <w:comment w:id="178" w:author="Jones, Andy" w:date="2016-08-25T13:57:00Z" w:initials="JA">
    <w:p w14:paraId="169DB618" w14:textId="5884FA4C" w:rsidR="005C2B6D" w:rsidRDefault="005C2B6D">
      <w:pPr>
        <w:pStyle w:val="CommentText"/>
      </w:pPr>
      <w:r>
        <w:rPr>
          <w:rStyle w:val="CommentReference"/>
        </w:rPr>
        <w:annotationRef/>
      </w:r>
      <w:r>
        <w:t>Decide if needs to be relaxed to String</w:t>
      </w:r>
    </w:p>
  </w:comment>
  <w:comment w:id="179" w:author="Jones, Andy" w:date="2016-08-25T13:58:00Z" w:initials="JA">
    <w:p w14:paraId="7D65875D" w14:textId="06C571E0" w:rsidR="005C2B6D" w:rsidRDefault="005C2B6D">
      <w:pPr>
        <w:pStyle w:val="CommentText"/>
      </w:pPr>
      <w:r>
        <w:rPr>
          <w:rStyle w:val="CommentReference"/>
        </w:rPr>
        <w:annotationRef/>
      </w:r>
      <w:r>
        <w:t>May be cases where software does not want to assign it. If we stick with nullable = FALSE, need to have a default code for such packages</w:t>
      </w:r>
    </w:p>
  </w:comment>
  <w:comment w:id="180" w:author="Jones, Andy" w:date="2016-08-25T14:03:00Z" w:initials="JA">
    <w:p w14:paraId="0B0A2737" w14:textId="507D0397" w:rsidR="005C2B6D" w:rsidRDefault="005C2B6D">
      <w:pPr>
        <w:pStyle w:val="CommentText"/>
      </w:pPr>
      <w:r>
        <w:rPr>
          <w:rStyle w:val="CommentReference"/>
        </w:rPr>
        <w:annotationRef/>
      </w:r>
      <w:r>
        <w:t>Should be a list as above</w:t>
      </w:r>
    </w:p>
  </w:comment>
  <w:comment w:id="181" w:author="Jones, Andy" w:date="2016-08-25T14:03:00Z" w:initials="JA">
    <w:p w14:paraId="2DCE013E" w14:textId="04E8E1C4" w:rsidR="005C2B6D" w:rsidRDefault="005C2B6D">
      <w:pPr>
        <w:pStyle w:val="CommentText"/>
      </w:pPr>
      <w:r>
        <w:rPr>
          <w:rStyle w:val="CommentReference"/>
        </w:rPr>
        <w:annotationRef/>
      </w:r>
      <w:r>
        <w:t>Needs more discussion and cleaning up of examples</w:t>
      </w:r>
    </w:p>
  </w:comment>
  <w:comment w:id="182" w:author="Jones, Andy" w:date="2016-09-07T15:09:00Z" w:initials="JA">
    <w:p w14:paraId="6D4390C6" w14:textId="21D5F108" w:rsidR="005C2B6D" w:rsidRDefault="005C2B6D">
      <w:pPr>
        <w:pStyle w:val="CommentText"/>
      </w:pPr>
      <w:r>
        <w:rPr>
          <w:rStyle w:val="CommentReference"/>
        </w:rPr>
        <w:annotationRef/>
      </w:r>
      <w:r>
        <w:t>Decided to review text in 5.9 around null versus zero – needs another clean up, so it is clear that non measured is “null”</w:t>
      </w:r>
    </w:p>
    <w:p w14:paraId="367FA93E" w14:textId="77777777" w:rsidR="005C2B6D" w:rsidRDefault="005C2B6D">
      <w:pPr>
        <w:pStyle w:val="CommentText"/>
      </w:pPr>
    </w:p>
    <w:p w14:paraId="5A8C7056" w14:textId="4F311922" w:rsidR="005C2B6D" w:rsidRDefault="005C2B6D">
      <w:pPr>
        <w:pStyle w:val="CommentText"/>
      </w:pPr>
      <w:r>
        <w:t>And not calculable should be “NaN”</w:t>
      </w:r>
    </w:p>
  </w:comment>
  <w:comment w:id="183" w:author="Jones, Andy" w:date="2016-07-05T10:40:00Z" w:initials="JA">
    <w:p w14:paraId="5E2A4D2E" w14:textId="0020A4E7" w:rsidR="005C2B6D" w:rsidRDefault="005C2B6D">
      <w:pPr>
        <w:pStyle w:val="CommentText"/>
      </w:pPr>
      <w:r>
        <w:rPr>
          <w:rStyle w:val="CommentReference"/>
        </w:rPr>
        <w:annotationRef/>
      </w:r>
      <w:r>
        <w:t>Preferred over std_dev and standard error</w:t>
      </w:r>
    </w:p>
  </w:comment>
  <w:comment w:id="184" w:author="Jones, Andy" w:date="2016-09-07T15:13:00Z" w:initials="JA">
    <w:p w14:paraId="299E0432" w14:textId="2D355707" w:rsidR="005C2B6D" w:rsidRDefault="005C2B6D">
      <w:pPr>
        <w:pStyle w:val="CommentText"/>
      </w:pPr>
      <w:r>
        <w:rPr>
          <w:rStyle w:val="CommentReference"/>
        </w:rPr>
        <w:annotationRef/>
      </w:r>
      <w:r>
        <w:t>Review docs for how to insert userParams with an example</w:t>
      </w:r>
    </w:p>
    <w:p w14:paraId="0CAFA440" w14:textId="77777777" w:rsidR="005C2B6D" w:rsidRDefault="005C2B6D">
      <w:pPr>
        <w:pStyle w:val="CommentText"/>
      </w:pPr>
    </w:p>
    <w:p w14:paraId="493CD67C" w14:textId="77777777" w:rsidR="005C2B6D" w:rsidRDefault="005C2B6D">
      <w:pPr>
        <w:pStyle w:val="CommentText"/>
      </w:pPr>
    </w:p>
    <w:p w14:paraId="3DFD2578" w14:textId="33933EF1" w:rsidR="005C2B6D" w:rsidRDefault="005C2B6D">
      <w:pPr>
        <w:pStyle w:val="CommentText"/>
      </w:pPr>
      <w:r>
        <w:t>Do we want to state that only PSI-MS can be used here, or any CV / ontology?</w:t>
      </w:r>
    </w:p>
  </w:comment>
  <w:comment w:id="185" w:author="Jones, Andy" w:date="2016-07-05T15:48:00Z" w:initials="JA">
    <w:p w14:paraId="4E36601E" w14:textId="5D141AD4" w:rsidR="005C2B6D" w:rsidRDefault="005C2B6D">
      <w:pPr>
        <w:pStyle w:val="CommentText"/>
      </w:pPr>
      <w:r>
        <w:rPr>
          <w:rStyle w:val="CommentReference"/>
        </w:rPr>
        <w:annotationRef/>
      </w:r>
      <w:r>
        <w:t>Could be a string either – opinions?</w:t>
      </w:r>
    </w:p>
  </w:comment>
  <w:comment w:id="186" w:author="Jones, Andy" w:date="2016-09-07T15:29:00Z" w:initials="JA">
    <w:p w14:paraId="4FD7DA18" w14:textId="12B522B0" w:rsidR="005C2B6D" w:rsidRDefault="005C2B6D">
      <w:pPr>
        <w:pStyle w:val="CommentText"/>
      </w:pPr>
      <w:r>
        <w:rPr>
          <w:rStyle w:val="CommentReference"/>
        </w:rPr>
        <w:annotationRef/>
      </w:r>
      <w:r>
        <w:t>We need some more work on this to figure out how to model both ambiguity and multiple streams of evidence – at the moment the latter cannot be captured</w:t>
      </w:r>
    </w:p>
  </w:comment>
  <w:comment w:id="187" w:author="Jones, Andy" w:date="2016-07-05T11:14:00Z" w:initials="JA">
    <w:p w14:paraId="2D82B71A" w14:textId="309A6755" w:rsidR="005C2B6D" w:rsidRDefault="005C2B6D">
      <w:pPr>
        <w:pStyle w:val="CommentText"/>
      </w:pPr>
      <w:r>
        <w:rPr>
          <w:rStyle w:val="CommentReference"/>
        </w:rPr>
        <w:annotationRef/>
      </w:r>
      <w:r>
        <w:t>Improve description</w:t>
      </w:r>
    </w:p>
    <w:p w14:paraId="266E1418" w14:textId="77777777" w:rsidR="005C2B6D" w:rsidRDefault="005C2B6D">
      <w:pPr>
        <w:pStyle w:val="CommentText"/>
      </w:pPr>
    </w:p>
    <w:p w14:paraId="6805A40C" w14:textId="3B735D91" w:rsidR="005C2B6D" w:rsidRDefault="005C2B6D">
      <w:pPr>
        <w:pStyle w:val="CommentText"/>
      </w:pPr>
      <w:r>
        <w:t>For capturing details on derivatization e.g. in GC-MS. Some examples needed of how this is usually done.</w:t>
      </w:r>
    </w:p>
    <w:p w14:paraId="2633E078" w14:textId="77777777" w:rsidR="005C2B6D" w:rsidRDefault="005C2B6D">
      <w:pPr>
        <w:pStyle w:val="CommentText"/>
      </w:pPr>
    </w:p>
    <w:p w14:paraId="2F371EE1" w14:textId="1435D617" w:rsidR="005C2B6D" w:rsidRDefault="005C2B6D">
      <w:pPr>
        <w:pStyle w:val="CommentText"/>
      </w:pPr>
      <w:r>
        <w:t>e.g. list of cv terms for TMS, …. Etc</w:t>
      </w:r>
    </w:p>
    <w:p w14:paraId="7EEB45ED" w14:textId="77777777" w:rsidR="005C2B6D" w:rsidRDefault="005C2B6D">
      <w:pPr>
        <w:pStyle w:val="CommentText"/>
      </w:pPr>
    </w:p>
    <w:p w14:paraId="7062E8C6" w14:textId="1D88F92C" w:rsidR="005C2B6D" w:rsidRDefault="005C2B6D">
      <w:pPr>
        <w:pStyle w:val="CommentText"/>
      </w:pPr>
      <w:r>
        <w:t>Probably get rid of position as this is largely unknown or irrelevant</w:t>
      </w:r>
    </w:p>
    <w:p w14:paraId="06225634" w14:textId="77777777" w:rsidR="005C2B6D" w:rsidRDefault="005C2B6D">
      <w:pPr>
        <w:pStyle w:val="CommentText"/>
      </w:pPr>
    </w:p>
    <w:p w14:paraId="6E51B7B8" w14:textId="55AD5D24" w:rsidR="005C2B6D" w:rsidRDefault="005C2B6D">
      <w:pPr>
        <w:pStyle w:val="CommentText"/>
      </w:pPr>
      <w:r>
        <w:t xml:space="preserve">e.g. see here </w:t>
      </w:r>
      <w:hyperlink r:id="rId1" w:anchor="heading=h.ewi9vty0f56" w:history="1">
        <w:r w:rsidRPr="006B234D">
          <w:rPr>
            <w:rStyle w:val="Hyperlink"/>
          </w:rPr>
          <w:t>https://docs.google.com/document/d/11BDoOi32QMIHahOlAnKIywF1Skf8aANh-V-BMoYn0tc/edit#heading=h.ewi9vty0f56</w:t>
        </w:r>
      </w:hyperlink>
    </w:p>
    <w:p w14:paraId="03A4C0B7" w14:textId="77777777" w:rsidR="005C2B6D" w:rsidRDefault="005C2B6D">
      <w:pPr>
        <w:pStyle w:val="CommentText"/>
      </w:pPr>
    </w:p>
  </w:comment>
  <w:comment w:id="188" w:author="Jones, Andy" w:date="2016-09-07T15:42:00Z" w:initials="JA">
    <w:p w14:paraId="76DB03B8" w14:textId="3C9419A9" w:rsidR="005C2B6D" w:rsidRDefault="005C2B6D">
      <w:pPr>
        <w:pStyle w:val="CommentText"/>
      </w:pPr>
      <w:r>
        <w:rPr>
          <w:rStyle w:val="CommentReference"/>
        </w:rPr>
        <w:annotationRef/>
      </w:r>
      <w:r>
        <w:t>ACTION: Joel to investigate this</w:t>
      </w:r>
    </w:p>
  </w:comment>
  <w:comment w:id="189" w:author="Jones, Andy" w:date="2016-07-05T11:20:00Z" w:initials="JA">
    <w:p w14:paraId="3B119ADF" w14:textId="1FB78DF0" w:rsidR="005C2B6D" w:rsidRDefault="005C2B6D">
      <w:pPr>
        <w:pStyle w:val="CommentText"/>
      </w:pPr>
      <w:r>
        <w:rPr>
          <w:rStyle w:val="CommentReference"/>
        </w:rPr>
        <w:annotationRef/>
      </w:r>
      <w:r>
        <w:t xml:space="preserve">Or centre point? </w:t>
      </w:r>
    </w:p>
  </w:comment>
  <w:comment w:id="190" w:author="Jones, Andy" w:date="2016-07-05T14:00:00Z" w:initials="JA">
    <w:p w14:paraId="15398199" w14:textId="1D5B41DC" w:rsidR="005C2B6D" w:rsidRDefault="005C2B6D">
      <w:pPr>
        <w:pStyle w:val="CommentText"/>
      </w:pPr>
      <w:r>
        <w:rPr>
          <w:rStyle w:val="CommentReference"/>
        </w:rPr>
        <w:annotationRef/>
      </w:r>
      <w:r>
        <w:t>Possible addition to Metadata section to describe how RT values are reported in this section</w:t>
      </w:r>
    </w:p>
  </w:comment>
  <w:comment w:id="191" w:author="Jones, Andy" w:date="2016-07-05T11:25:00Z" w:initials="JA">
    <w:p w14:paraId="05CAFFCE" w14:textId="2A465A77" w:rsidR="005C2B6D" w:rsidRDefault="005C2B6D">
      <w:pPr>
        <w:pStyle w:val="CommentText"/>
      </w:pPr>
      <w:r>
        <w:rPr>
          <w:rStyle w:val="CommentReference"/>
        </w:rPr>
        <w:annotationRef/>
      </w:r>
      <w:r>
        <w:t>Note a change in practice from the Peptide section.</w:t>
      </w:r>
    </w:p>
    <w:p w14:paraId="1BD3E008" w14:textId="77777777" w:rsidR="005C2B6D" w:rsidRDefault="005C2B6D">
      <w:pPr>
        <w:pStyle w:val="CommentText"/>
      </w:pPr>
    </w:p>
    <w:p w14:paraId="68094C9D" w14:textId="6882B135" w:rsidR="005C2B6D" w:rsidRDefault="005C2B6D">
      <w:pPr>
        <w:pStyle w:val="CommentText"/>
      </w:pPr>
      <w:r>
        <w:t>May suggest this is a better system for Peptides as well. For MS1 quant, this system is cleanest. There is only a problem for MS2 quant where elution profile of a peptide may not be known.</w:t>
      </w:r>
    </w:p>
  </w:comment>
  <w:comment w:id="192" w:author="Jones, Andy" w:date="2016-09-07T15:47:00Z" w:initials="JA">
    <w:p w14:paraId="0112B76E" w14:textId="7AC384C3" w:rsidR="005C2B6D" w:rsidRDefault="005C2B6D">
      <w:pPr>
        <w:pStyle w:val="CommentText"/>
      </w:pPr>
      <w:r>
        <w:rPr>
          <w:rStyle w:val="CommentReference"/>
        </w:rPr>
        <w:annotationRef/>
      </w:r>
      <w:r>
        <w:t>As above, add reference to section 5.9and clarify difference between Null and 0.</w:t>
      </w:r>
    </w:p>
  </w:comment>
  <w:comment w:id="193" w:author="Jones, Andy" w:date="2016-07-05T11:14:00Z" w:initials="JA">
    <w:p w14:paraId="3F1AC7B4" w14:textId="77777777" w:rsidR="005C2B6D" w:rsidRDefault="005C2B6D" w:rsidP="003A6D81">
      <w:pPr>
        <w:pStyle w:val="CommentText"/>
      </w:pPr>
      <w:r>
        <w:rPr>
          <w:rStyle w:val="CommentReference"/>
        </w:rPr>
        <w:annotationRef/>
      </w:r>
      <w:r>
        <w:t>Improve description</w:t>
      </w:r>
    </w:p>
  </w:comment>
  <w:comment w:id="194" w:author="Jones, Andy" w:date="2016-07-05T12:05:00Z" w:initials="JA">
    <w:p w14:paraId="0A9BE091" w14:textId="77777777" w:rsidR="005C2B6D" w:rsidRDefault="005C2B6D" w:rsidP="00413986">
      <w:pPr>
        <w:pStyle w:val="CommentText"/>
      </w:pPr>
      <w:r>
        <w:rPr>
          <w:rStyle w:val="CommentReference"/>
        </w:rPr>
        <w:annotationRef/>
      </w:r>
      <w:r>
        <w:t>Not in example, presume it should be?</w:t>
      </w:r>
    </w:p>
  </w:comment>
  <w:comment w:id="195" w:author="Jones, Andy" w:date="2016-07-05T15:56:00Z" w:initials="JA">
    <w:p w14:paraId="0EDB388A" w14:textId="36B6B51C" w:rsidR="005C2B6D" w:rsidRDefault="005C2B6D">
      <w:pPr>
        <w:pStyle w:val="CommentText"/>
      </w:pPr>
      <w:r>
        <w:rPr>
          <w:rStyle w:val="CommentReference"/>
        </w:rPr>
        <w:annotationRef/>
      </w:r>
      <w:r>
        <w:t>To update</w:t>
      </w:r>
    </w:p>
  </w:comment>
  <w:comment w:id="196" w:author="Jones, Andy" w:date="2016-09-29T13:46:00Z" w:initials="JA">
    <w:p w14:paraId="2ACECA18" w14:textId="5A2BC92B" w:rsidR="00995DCA" w:rsidRDefault="00995DCA">
      <w:pPr>
        <w:pStyle w:val="CommentText"/>
      </w:pPr>
      <w:r>
        <w:rPr>
          <w:rStyle w:val="CommentReference"/>
        </w:rPr>
        <w:annotationRef/>
      </w:r>
    </w:p>
  </w:comment>
  <w:comment w:id="197" w:author="Jones, Andy" w:date="2016-09-29T13:47:00Z" w:initials="JA">
    <w:p w14:paraId="660E24C5" w14:textId="3282805C" w:rsidR="00995DCA" w:rsidRDefault="00995DCA">
      <w:pPr>
        <w:pStyle w:val="CommentText"/>
      </w:pPr>
      <w:r>
        <w:rPr>
          <w:rStyle w:val="CommentReference"/>
        </w:rPr>
        <w:annotationRef/>
      </w:r>
      <w:r>
        <w:t>To be completed</w:t>
      </w:r>
    </w:p>
  </w:comment>
  <w:comment w:id="198" w:author="Jones, Andy" w:date="2016-09-29T13:51:00Z" w:initials="JA">
    <w:p w14:paraId="6CEBB86A" w14:textId="77777777" w:rsidR="0018358A" w:rsidRDefault="0018358A" w:rsidP="0018358A">
      <w:pPr>
        <w:pStyle w:val="CommentText"/>
      </w:pPr>
      <w:r>
        <w:rPr>
          <w:rStyle w:val="CommentReference"/>
        </w:rPr>
        <w:annotationRef/>
      </w:r>
      <w:r>
        <w:t>To add to documentation how to do this for manual curation etc.</w:t>
      </w:r>
    </w:p>
  </w:comment>
  <w:comment w:id="199" w:author="Jones, Andy" w:date="2016-09-29T13:51:00Z" w:initials="JA">
    <w:p w14:paraId="0DC272BA" w14:textId="1CADDF66" w:rsidR="007B4EDF" w:rsidRDefault="007B4EDF">
      <w:pPr>
        <w:pStyle w:val="CommentText"/>
      </w:pPr>
      <w:r>
        <w:rPr>
          <w:rStyle w:val="CommentReference"/>
        </w:rPr>
        <w:annotationRef/>
      </w:r>
      <w:r>
        <w:t>To add to documentation how to do this for manual curation</w:t>
      </w:r>
      <w:r w:rsidR="00D87970">
        <w:t xml:space="preserve"> etc.</w:t>
      </w:r>
    </w:p>
  </w:comment>
  <w:comment w:id="200" w:author="Jones, Andy" w:date="2016-07-05T16:00:00Z" w:initials="JA">
    <w:p w14:paraId="0DA3CDF3" w14:textId="48E03A5E" w:rsidR="005C2B6D" w:rsidRDefault="005C2B6D">
      <w:pPr>
        <w:pStyle w:val="CommentText"/>
      </w:pPr>
      <w:r>
        <w:rPr>
          <w:rStyle w:val="CommentReference"/>
        </w:rPr>
        <w:annotationRef/>
      </w:r>
      <w:r>
        <w:t>To be discussed for non-ranked ID events, whether to use 0 or -1 or something el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88DF5F" w15:done="0"/>
  <w15:commentEx w15:paraId="0B05FEB5" w15:done="0"/>
  <w15:commentEx w15:paraId="31CEB6C4" w15:done="0"/>
  <w15:commentEx w15:paraId="1D4A33ED" w15:done="0"/>
  <w15:commentEx w15:paraId="427A8E82" w15:done="0"/>
  <w15:commentEx w15:paraId="0B418548" w15:done="0"/>
  <w15:commentEx w15:paraId="0DE49D45" w15:done="0"/>
  <w15:commentEx w15:paraId="79F1CB2A"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169DB618" w15:done="0"/>
  <w15:commentEx w15:paraId="7D65875D" w15:done="0"/>
  <w15:commentEx w15:paraId="0B0A2737" w15:done="0"/>
  <w15:commentEx w15:paraId="2DCE013E" w15:done="0"/>
  <w15:commentEx w15:paraId="5A8C7056" w15:done="0"/>
  <w15:commentEx w15:paraId="5E2A4D2E" w15:done="0"/>
  <w15:commentEx w15:paraId="3DFD2578" w15:done="0"/>
  <w15:commentEx w15:paraId="4E36601E" w15:done="0"/>
  <w15:commentEx w15:paraId="4FD7DA18" w15:done="0"/>
  <w15:commentEx w15:paraId="03A4C0B7" w15:done="0"/>
  <w15:commentEx w15:paraId="76DB03B8" w15:done="0"/>
  <w15:commentEx w15:paraId="3B119ADF" w15:done="0"/>
  <w15:commentEx w15:paraId="15398199" w15:done="0"/>
  <w15:commentEx w15:paraId="68094C9D" w15:done="0"/>
  <w15:commentEx w15:paraId="0112B76E" w15:done="0"/>
  <w15:commentEx w15:paraId="3F1AC7B4" w15:done="0"/>
  <w15:commentEx w15:paraId="0A9BE091" w15:done="0"/>
  <w15:commentEx w15:paraId="0EDB388A" w15:done="0"/>
  <w15:commentEx w15:paraId="2ACECA18" w15:done="0"/>
  <w15:commentEx w15:paraId="660E24C5" w15:done="0"/>
  <w15:commentEx w15:paraId="6CEBB86A" w15:done="0"/>
  <w15:commentEx w15:paraId="0DC272BA" w15:done="0"/>
  <w15:commentEx w15:paraId="0DA3CDF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AE9072" w14:textId="77777777" w:rsidR="00E15541" w:rsidRDefault="00E15541">
      <w:r>
        <w:separator/>
      </w:r>
    </w:p>
  </w:endnote>
  <w:endnote w:type="continuationSeparator" w:id="0">
    <w:p w14:paraId="4AC3F2CD" w14:textId="77777777" w:rsidR="00E15541" w:rsidRDefault="00E15541">
      <w:r>
        <w:continuationSeparator/>
      </w:r>
    </w:p>
  </w:endnote>
  <w:endnote w:type="continuationNotice" w:id="1">
    <w:p w14:paraId="5F82FF0F" w14:textId="77777777" w:rsidR="00E15541" w:rsidRDefault="00E155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5C2B6D" w:rsidRDefault="00E15541" w:rsidP="007A1183">
    <w:pPr>
      <w:pStyle w:val="Footer"/>
      <w:tabs>
        <w:tab w:val="clear" w:pos="4320"/>
      </w:tabs>
    </w:pPr>
    <w:hyperlink r:id="rId1" w:history="1">
      <w:r w:rsidR="005C2B6D" w:rsidRPr="0006081C">
        <w:rPr>
          <w:rStyle w:val="Hyperlink"/>
        </w:rPr>
        <w:t>http://www.psidev.info/</w:t>
      </w:r>
    </w:hyperlink>
    <w:r w:rsidR="005C2B6D">
      <w:rPr>
        <w:rStyle w:val="PageNumber"/>
      </w:rPr>
      <w:tab/>
    </w:r>
    <w:r w:rsidR="005C2B6D">
      <w:rPr>
        <w:rStyle w:val="PageNumber"/>
      </w:rPr>
      <w:fldChar w:fldCharType="begin"/>
    </w:r>
    <w:r w:rsidR="005C2B6D">
      <w:rPr>
        <w:rStyle w:val="PageNumber"/>
      </w:rPr>
      <w:instrText xml:space="preserve"> PAGE </w:instrText>
    </w:r>
    <w:r w:rsidR="005C2B6D">
      <w:rPr>
        <w:rStyle w:val="PageNumber"/>
      </w:rPr>
      <w:fldChar w:fldCharType="separate"/>
    </w:r>
    <w:r w:rsidR="00DA5246">
      <w:rPr>
        <w:rStyle w:val="PageNumber"/>
        <w:noProof/>
      </w:rPr>
      <w:t>30</w:t>
    </w:r>
    <w:r w:rsidR="005C2B6D">
      <w:rPr>
        <w:rStyle w:val="PageNumber"/>
      </w:rPr>
      <w:fldChar w:fldCharType="end"/>
    </w:r>
    <w:r w:rsidR="005C2B6D">
      <w:rPr>
        <w:rStyle w:val="PageNumber"/>
      </w:rPr>
      <w:t xml:space="preserve"> / </w:t>
    </w:r>
    <w:r>
      <w:fldChar w:fldCharType="begin"/>
    </w:r>
    <w:r>
      <w:instrText xml:space="preserve"> NUMPAGES   \* MERGEFORMAT </w:instrText>
    </w:r>
    <w:r>
      <w:fldChar w:fldCharType="separate"/>
    </w:r>
    <w:r w:rsidR="00DA5246" w:rsidRPr="00DA5246">
      <w:rPr>
        <w:rStyle w:val="PageNumber"/>
        <w:noProof/>
      </w:rPr>
      <w:t>83</w:t>
    </w:r>
    <w:r>
      <w:rPr>
        <w:rStyle w:val="PageNumbe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0AD09F" w14:textId="77777777" w:rsidR="00E15541" w:rsidRDefault="00E15541">
      <w:r>
        <w:separator/>
      </w:r>
    </w:p>
  </w:footnote>
  <w:footnote w:type="continuationSeparator" w:id="0">
    <w:p w14:paraId="255F3300" w14:textId="77777777" w:rsidR="00E15541" w:rsidRDefault="00E15541">
      <w:r>
        <w:continuationSeparator/>
      </w:r>
    </w:p>
  </w:footnote>
  <w:footnote w:type="continuationNotice" w:id="1">
    <w:p w14:paraId="01632D16" w14:textId="77777777" w:rsidR="00E15541" w:rsidRDefault="00E1554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5C2B6D" w:rsidRDefault="005C2B6D"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5C2B6D" w:rsidRDefault="005C2B6D" w:rsidP="007A1183">
    <w:pPr>
      <w:rPr>
        <w:lang w:val="en-GB"/>
      </w:rPr>
    </w:pPr>
    <w:r>
      <w:rPr>
        <w:lang w:val="en-GB"/>
      </w:rPr>
      <w:t>PSI Recommendation</w:t>
    </w:r>
  </w:p>
  <w:p w14:paraId="35531101" w14:textId="77777777" w:rsidR="005C2B6D" w:rsidRDefault="005C2B6D" w:rsidP="007A1183">
    <w:pPr>
      <w:rPr>
        <w:lang w:val="en-GB"/>
      </w:rPr>
    </w:pPr>
    <w:r>
      <w:rPr>
        <w:lang w:val="en-GB"/>
      </w:rPr>
      <w:t>PSI Proteomics Informatics Workgroup</w:t>
    </w:r>
  </w:p>
  <w:p w14:paraId="4EC033DF" w14:textId="77777777" w:rsidR="005C2B6D" w:rsidRDefault="005C2B6D" w:rsidP="007A1183">
    <w:pPr>
      <w:rPr>
        <w:lang w:val="en-GB"/>
      </w:rPr>
    </w:pPr>
    <w:r>
      <w:rPr>
        <w:lang w:val="en-GB"/>
      </w:rPr>
      <w:t xml:space="preserve">Version 1.0.0 </w:t>
    </w:r>
  </w:p>
  <w:p w14:paraId="3E92CA0E" w14:textId="77777777" w:rsidR="005C2B6D" w:rsidRPr="00296A1E" w:rsidRDefault="005C2B6D" w:rsidP="007A1183">
    <w:pPr>
      <w:jc w:val="right"/>
    </w:pPr>
    <w:r w:rsidRPr="00296A1E">
      <w:t>Johannes Griss, European Bioinformatics Institute</w:t>
    </w:r>
  </w:p>
  <w:p w14:paraId="205E3EF9" w14:textId="77777777" w:rsidR="005C2B6D" w:rsidRPr="00296A1E" w:rsidRDefault="005C2B6D" w:rsidP="007A1183">
    <w:pPr>
      <w:jc w:val="right"/>
    </w:pPr>
    <w:r w:rsidRPr="00296A1E">
      <w:t xml:space="preserve">Timo Sachsenberg, </w:t>
    </w:r>
    <w:r w:rsidRPr="00296A1E">
      <w:rPr>
        <w:rFonts w:cs="Arial"/>
      </w:rPr>
      <w:t xml:space="preserve">University </w:t>
    </w:r>
    <w:r w:rsidRPr="00296A1E">
      <w:t>of Tübingen</w:t>
    </w:r>
  </w:p>
  <w:p w14:paraId="5AA29FA9" w14:textId="77777777" w:rsidR="005C2B6D" w:rsidRPr="00296A1E" w:rsidRDefault="005C2B6D" w:rsidP="007A1183">
    <w:pPr>
      <w:jc w:val="right"/>
    </w:pPr>
    <w:r w:rsidRPr="00296A1E">
      <w:t xml:space="preserve">Mathias Walzer, </w:t>
    </w:r>
    <w:r w:rsidRPr="00296A1E">
      <w:rPr>
        <w:rFonts w:cs="Arial"/>
      </w:rPr>
      <w:t>University of Tübingen</w:t>
    </w:r>
  </w:p>
  <w:p w14:paraId="2BD401FE" w14:textId="77777777" w:rsidR="005C2B6D" w:rsidRPr="001320BD" w:rsidRDefault="005C2B6D" w:rsidP="007A1183">
    <w:pPr>
      <w:jc w:val="right"/>
    </w:pPr>
    <w:r w:rsidRPr="001320BD">
      <w:t>Oliver Kohlbacher, University of Tübingen</w:t>
    </w:r>
  </w:p>
  <w:p w14:paraId="7F5D40D1" w14:textId="77777777" w:rsidR="005C2B6D" w:rsidRPr="001320BD" w:rsidRDefault="005C2B6D" w:rsidP="007A1183">
    <w:pPr>
      <w:ind w:left="360"/>
      <w:jc w:val="right"/>
    </w:pPr>
    <w:r>
      <w:t>Andrew R. Jones, University of Liverpool</w:t>
    </w:r>
  </w:p>
  <w:p w14:paraId="378C8012" w14:textId="77777777" w:rsidR="005C2B6D" w:rsidRPr="00296A1E" w:rsidRDefault="005C2B6D" w:rsidP="007A1183">
    <w:pPr>
      <w:jc w:val="right"/>
    </w:pPr>
    <w:r>
      <w:t>Henning Hermjakob</w:t>
    </w:r>
    <w:r w:rsidRPr="00B64B28">
      <w:t>, European Bioinformatics Institute</w:t>
    </w:r>
  </w:p>
  <w:p w14:paraId="241A0CFB" w14:textId="77777777" w:rsidR="005C2B6D" w:rsidRPr="00B64B28" w:rsidRDefault="005C2B6D" w:rsidP="007A1183">
    <w:pPr>
      <w:jc w:val="right"/>
    </w:pPr>
    <w:r w:rsidRPr="00B64B28">
      <w:t xml:space="preserve">Juan Antonio Vizcaíno, European Bioinformatics Institute </w:t>
    </w:r>
  </w:p>
  <w:p w14:paraId="1670B5E1" w14:textId="77777777" w:rsidR="005C2B6D" w:rsidRDefault="005C2B6D" w:rsidP="007A1183"/>
  <w:p w14:paraId="7CFE3128" w14:textId="77777777" w:rsidR="005C2B6D" w:rsidRDefault="005C2B6D" w:rsidP="007A1183">
    <w:pPr>
      <w:jc w:val="right"/>
    </w:pPr>
    <w:r>
      <w:t>June 1, 2012</w:t>
    </w:r>
  </w:p>
  <w:p w14:paraId="3EB0C31E" w14:textId="77777777" w:rsidR="005C2B6D" w:rsidRDefault="005C2B6D"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2.35pt;height:12.3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BCB"/>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51FC"/>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CAA"/>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0053"/>
    <w:rsid w:val="00113665"/>
    <w:rsid w:val="0011599C"/>
    <w:rsid w:val="0012038D"/>
    <w:rsid w:val="0012174E"/>
    <w:rsid w:val="00121EBC"/>
    <w:rsid w:val="00124314"/>
    <w:rsid w:val="00124BA6"/>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0CB"/>
    <w:rsid w:val="00164508"/>
    <w:rsid w:val="0016484B"/>
    <w:rsid w:val="00167660"/>
    <w:rsid w:val="00167AF3"/>
    <w:rsid w:val="00172F18"/>
    <w:rsid w:val="001737A7"/>
    <w:rsid w:val="00175455"/>
    <w:rsid w:val="00177FD4"/>
    <w:rsid w:val="00181BA7"/>
    <w:rsid w:val="00181D7F"/>
    <w:rsid w:val="00183172"/>
    <w:rsid w:val="001834F9"/>
    <w:rsid w:val="0018358A"/>
    <w:rsid w:val="00184DE5"/>
    <w:rsid w:val="00185508"/>
    <w:rsid w:val="0018651D"/>
    <w:rsid w:val="001923AC"/>
    <w:rsid w:val="001962C5"/>
    <w:rsid w:val="001974B9"/>
    <w:rsid w:val="0019777F"/>
    <w:rsid w:val="00197EEF"/>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7440"/>
    <w:rsid w:val="001D01A4"/>
    <w:rsid w:val="001D1FDB"/>
    <w:rsid w:val="001D24C0"/>
    <w:rsid w:val="001D291A"/>
    <w:rsid w:val="001D3C12"/>
    <w:rsid w:val="001D4C16"/>
    <w:rsid w:val="001D7DEC"/>
    <w:rsid w:val="001E454B"/>
    <w:rsid w:val="001E69A3"/>
    <w:rsid w:val="001E6B2B"/>
    <w:rsid w:val="001E786F"/>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6150"/>
    <w:rsid w:val="0022015C"/>
    <w:rsid w:val="00220366"/>
    <w:rsid w:val="002203A9"/>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5519A"/>
    <w:rsid w:val="0025648A"/>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254F"/>
    <w:rsid w:val="00334074"/>
    <w:rsid w:val="00335AE7"/>
    <w:rsid w:val="003366FD"/>
    <w:rsid w:val="00336E23"/>
    <w:rsid w:val="00337F22"/>
    <w:rsid w:val="00340755"/>
    <w:rsid w:val="00341E4F"/>
    <w:rsid w:val="0034303B"/>
    <w:rsid w:val="00343215"/>
    <w:rsid w:val="0034364E"/>
    <w:rsid w:val="003458A5"/>
    <w:rsid w:val="003504F1"/>
    <w:rsid w:val="003528CA"/>
    <w:rsid w:val="00352C39"/>
    <w:rsid w:val="00352EE3"/>
    <w:rsid w:val="00353EB0"/>
    <w:rsid w:val="00354AC6"/>
    <w:rsid w:val="00355D93"/>
    <w:rsid w:val="00357FFC"/>
    <w:rsid w:val="00361219"/>
    <w:rsid w:val="003614D4"/>
    <w:rsid w:val="003638F5"/>
    <w:rsid w:val="00372673"/>
    <w:rsid w:val="00373BA6"/>
    <w:rsid w:val="003743E6"/>
    <w:rsid w:val="00375453"/>
    <w:rsid w:val="003754BD"/>
    <w:rsid w:val="00375CB3"/>
    <w:rsid w:val="0038057C"/>
    <w:rsid w:val="0038161A"/>
    <w:rsid w:val="00382CF9"/>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B20"/>
    <w:rsid w:val="003D13DF"/>
    <w:rsid w:val="003D14E0"/>
    <w:rsid w:val="003D1E4B"/>
    <w:rsid w:val="003D268D"/>
    <w:rsid w:val="003D4A71"/>
    <w:rsid w:val="003D4AFB"/>
    <w:rsid w:val="003D6875"/>
    <w:rsid w:val="003E0018"/>
    <w:rsid w:val="003E2399"/>
    <w:rsid w:val="003E381A"/>
    <w:rsid w:val="003E43C5"/>
    <w:rsid w:val="003E578D"/>
    <w:rsid w:val="003E7BF4"/>
    <w:rsid w:val="003F046A"/>
    <w:rsid w:val="003F165B"/>
    <w:rsid w:val="003F2910"/>
    <w:rsid w:val="003F3A63"/>
    <w:rsid w:val="003F6BA6"/>
    <w:rsid w:val="003F7E8E"/>
    <w:rsid w:val="003F7F18"/>
    <w:rsid w:val="00400B36"/>
    <w:rsid w:val="0040137E"/>
    <w:rsid w:val="00404C6B"/>
    <w:rsid w:val="0040501B"/>
    <w:rsid w:val="00405C76"/>
    <w:rsid w:val="004066C5"/>
    <w:rsid w:val="00406DFA"/>
    <w:rsid w:val="00407728"/>
    <w:rsid w:val="00407F93"/>
    <w:rsid w:val="00411B21"/>
    <w:rsid w:val="004126EC"/>
    <w:rsid w:val="00413585"/>
    <w:rsid w:val="00413986"/>
    <w:rsid w:val="004211BC"/>
    <w:rsid w:val="00422652"/>
    <w:rsid w:val="00423A6C"/>
    <w:rsid w:val="00423CE5"/>
    <w:rsid w:val="00423D44"/>
    <w:rsid w:val="004263CD"/>
    <w:rsid w:val="00432B10"/>
    <w:rsid w:val="00432FC7"/>
    <w:rsid w:val="004335B2"/>
    <w:rsid w:val="00433B6E"/>
    <w:rsid w:val="00435199"/>
    <w:rsid w:val="004371C2"/>
    <w:rsid w:val="00442E2B"/>
    <w:rsid w:val="00442F29"/>
    <w:rsid w:val="00445206"/>
    <w:rsid w:val="00446B83"/>
    <w:rsid w:val="00447553"/>
    <w:rsid w:val="00447808"/>
    <w:rsid w:val="004479FC"/>
    <w:rsid w:val="00450A5B"/>
    <w:rsid w:val="00453AD8"/>
    <w:rsid w:val="00453BB3"/>
    <w:rsid w:val="004544B8"/>
    <w:rsid w:val="004551D9"/>
    <w:rsid w:val="00460C30"/>
    <w:rsid w:val="0046227F"/>
    <w:rsid w:val="004623DE"/>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19C6"/>
    <w:rsid w:val="00491E03"/>
    <w:rsid w:val="004921F4"/>
    <w:rsid w:val="004941E0"/>
    <w:rsid w:val="00494290"/>
    <w:rsid w:val="00494FF6"/>
    <w:rsid w:val="00497B5F"/>
    <w:rsid w:val="004A20C5"/>
    <w:rsid w:val="004A2520"/>
    <w:rsid w:val="004A3A38"/>
    <w:rsid w:val="004B19F5"/>
    <w:rsid w:val="004B6900"/>
    <w:rsid w:val="004B70B1"/>
    <w:rsid w:val="004B7E14"/>
    <w:rsid w:val="004C291E"/>
    <w:rsid w:val="004C2D4A"/>
    <w:rsid w:val="004C4289"/>
    <w:rsid w:val="004C5D90"/>
    <w:rsid w:val="004C5E47"/>
    <w:rsid w:val="004C73BC"/>
    <w:rsid w:val="004C749E"/>
    <w:rsid w:val="004D169A"/>
    <w:rsid w:val="004D2ACC"/>
    <w:rsid w:val="004D2E5C"/>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103E"/>
    <w:rsid w:val="00511571"/>
    <w:rsid w:val="0051277A"/>
    <w:rsid w:val="00515756"/>
    <w:rsid w:val="00521647"/>
    <w:rsid w:val="00524834"/>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552"/>
    <w:rsid w:val="005534EB"/>
    <w:rsid w:val="00553A70"/>
    <w:rsid w:val="005562FE"/>
    <w:rsid w:val="0055673E"/>
    <w:rsid w:val="005619D9"/>
    <w:rsid w:val="00562F47"/>
    <w:rsid w:val="00562F64"/>
    <w:rsid w:val="00563929"/>
    <w:rsid w:val="00563F64"/>
    <w:rsid w:val="00565310"/>
    <w:rsid w:val="005659D5"/>
    <w:rsid w:val="00570693"/>
    <w:rsid w:val="0057669A"/>
    <w:rsid w:val="0057789F"/>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6676"/>
    <w:rsid w:val="005B7DA9"/>
    <w:rsid w:val="005C0AFC"/>
    <w:rsid w:val="005C2B6D"/>
    <w:rsid w:val="005C5637"/>
    <w:rsid w:val="005C7F2A"/>
    <w:rsid w:val="005D18D1"/>
    <w:rsid w:val="005D2304"/>
    <w:rsid w:val="005D2FC2"/>
    <w:rsid w:val="005D487A"/>
    <w:rsid w:val="005D530E"/>
    <w:rsid w:val="005D661A"/>
    <w:rsid w:val="005D79E2"/>
    <w:rsid w:val="005E30D8"/>
    <w:rsid w:val="005E35B2"/>
    <w:rsid w:val="005E59B4"/>
    <w:rsid w:val="005E6756"/>
    <w:rsid w:val="005E6FDA"/>
    <w:rsid w:val="005F1D6B"/>
    <w:rsid w:val="005F2392"/>
    <w:rsid w:val="005F2A7B"/>
    <w:rsid w:val="005F3144"/>
    <w:rsid w:val="005F333C"/>
    <w:rsid w:val="005F5588"/>
    <w:rsid w:val="006021AC"/>
    <w:rsid w:val="00602E80"/>
    <w:rsid w:val="00605B79"/>
    <w:rsid w:val="00605D8B"/>
    <w:rsid w:val="006071B9"/>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3A62"/>
    <w:rsid w:val="0063605E"/>
    <w:rsid w:val="00637D31"/>
    <w:rsid w:val="006416F6"/>
    <w:rsid w:val="00646107"/>
    <w:rsid w:val="00647E24"/>
    <w:rsid w:val="006505FF"/>
    <w:rsid w:val="00650FDB"/>
    <w:rsid w:val="00653EC3"/>
    <w:rsid w:val="00654C79"/>
    <w:rsid w:val="0065680A"/>
    <w:rsid w:val="00661675"/>
    <w:rsid w:val="0066239B"/>
    <w:rsid w:val="00664666"/>
    <w:rsid w:val="0066549A"/>
    <w:rsid w:val="00665ED6"/>
    <w:rsid w:val="00666538"/>
    <w:rsid w:val="00671151"/>
    <w:rsid w:val="00672781"/>
    <w:rsid w:val="0067320B"/>
    <w:rsid w:val="00673D3D"/>
    <w:rsid w:val="0067495A"/>
    <w:rsid w:val="006759C1"/>
    <w:rsid w:val="00677950"/>
    <w:rsid w:val="00680385"/>
    <w:rsid w:val="00680D6D"/>
    <w:rsid w:val="00681F90"/>
    <w:rsid w:val="00681FDF"/>
    <w:rsid w:val="00682869"/>
    <w:rsid w:val="00682E5B"/>
    <w:rsid w:val="00683C71"/>
    <w:rsid w:val="00684C56"/>
    <w:rsid w:val="006865F7"/>
    <w:rsid w:val="0068777B"/>
    <w:rsid w:val="00690A10"/>
    <w:rsid w:val="00691D92"/>
    <w:rsid w:val="00693EA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662D"/>
    <w:rsid w:val="006C7AF5"/>
    <w:rsid w:val="006C7CE5"/>
    <w:rsid w:val="006C7F14"/>
    <w:rsid w:val="006D0760"/>
    <w:rsid w:val="006D0AFE"/>
    <w:rsid w:val="006D2942"/>
    <w:rsid w:val="006D4B60"/>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0515"/>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5351"/>
    <w:rsid w:val="007354AF"/>
    <w:rsid w:val="007369C1"/>
    <w:rsid w:val="00740B4C"/>
    <w:rsid w:val="00742256"/>
    <w:rsid w:val="0074404E"/>
    <w:rsid w:val="0074561C"/>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77F74"/>
    <w:rsid w:val="00780684"/>
    <w:rsid w:val="007825A9"/>
    <w:rsid w:val="00782CC5"/>
    <w:rsid w:val="007839F3"/>
    <w:rsid w:val="00783D04"/>
    <w:rsid w:val="00787812"/>
    <w:rsid w:val="00791E9A"/>
    <w:rsid w:val="00793764"/>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23C8"/>
    <w:rsid w:val="007B4B93"/>
    <w:rsid w:val="007B4EDF"/>
    <w:rsid w:val="007B714B"/>
    <w:rsid w:val="007C1054"/>
    <w:rsid w:val="007C4BDD"/>
    <w:rsid w:val="007D0F7C"/>
    <w:rsid w:val="007D27F4"/>
    <w:rsid w:val="007D31A5"/>
    <w:rsid w:val="007D4658"/>
    <w:rsid w:val="007D6662"/>
    <w:rsid w:val="007D7A02"/>
    <w:rsid w:val="007E240F"/>
    <w:rsid w:val="007E3A75"/>
    <w:rsid w:val="007E40A6"/>
    <w:rsid w:val="007E4F7A"/>
    <w:rsid w:val="007E527D"/>
    <w:rsid w:val="007E7746"/>
    <w:rsid w:val="007E7AC5"/>
    <w:rsid w:val="007F0DDA"/>
    <w:rsid w:val="007F0FF3"/>
    <w:rsid w:val="007F12DA"/>
    <w:rsid w:val="007F71CA"/>
    <w:rsid w:val="007F7D51"/>
    <w:rsid w:val="0080051F"/>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47B"/>
    <w:rsid w:val="00895A05"/>
    <w:rsid w:val="0089670B"/>
    <w:rsid w:val="008A05D6"/>
    <w:rsid w:val="008A06AA"/>
    <w:rsid w:val="008A16B9"/>
    <w:rsid w:val="008A1A78"/>
    <w:rsid w:val="008A1CA9"/>
    <w:rsid w:val="008A2A7C"/>
    <w:rsid w:val="008A2CA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C10"/>
    <w:rsid w:val="008D45A4"/>
    <w:rsid w:val="008D577B"/>
    <w:rsid w:val="008E2C5A"/>
    <w:rsid w:val="008E2FB7"/>
    <w:rsid w:val="008E337B"/>
    <w:rsid w:val="008E42C6"/>
    <w:rsid w:val="008E4AB0"/>
    <w:rsid w:val="008E702E"/>
    <w:rsid w:val="008F4D65"/>
    <w:rsid w:val="00901CDA"/>
    <w:rsid w:val="00902249"/>
    <w:rsid w:val="009060A6"/>
    <w:rsid w:val="0090646B"/>
    <w:rsid w:val="009069C5"/>
    <w:rsid w:val="00907A4F"/>
    <w:rsid w:val="00911C09"/>
    <w:rsid w:val="0091679F"/>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309C"/>
    <w:rsid w:val="009A4979"/>
    <w:rsid w:val="009A746D"/>
    <w:rsid w:val="009A78FA"/>
    <w:rsid w:val="009B051B"/>
    <w:rsid w:val="009B0ABA"/>
    <w:rsid w:val="009B1D61"/>
    <w:rsid w:val="009B2C52"/>
    <w:rsid w:val="009B2DE7"/>
    <w:rsid w:val="009B3930"/>
    <w:rsid w:val="009B5CAF"/>
    <w:rsid w:val="009B5D9E"/>
    <w:rsid w:val="009B641F"/>
    <w:rsid w:val="009B6E38"/>
    <w:rsid w:val="009B789B"/>
    <w:rsid w:val="009B7D6A"/>
    <w:rsid w:val="009C128F"/>
    <w:rsid w:val="009C1390"/>
    <w:rsid w:val="009C22F1"/>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28F8"/>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946FA"/>
    <w:rsid w:val="00AA1072"/>
    <w:rsid w:val="00AA38C7"/>
    <w:rsid w:val="00AA4BF2"/>
    <w:rsid w:val="00AA579F"/>
    <w:rsid w:val="00AA5BD2"/>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3A7"/>
    <w:rsid w:val="00AC4D55"/>
    <w:rsid w:val="00AC6312"/>
    <w:rsid w:val="00AC650F"/>
    <w:rsid w:val="00AD38C2"/>
    <w:rsid w:val="00AD60EA"/>
    <w:rsid w:val="00AE0684"/>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3069D"/>
    <w:rsid w:val="00B31BD8"/>
    <w:rsid w:val="00B32E1F"/>
    <w:rsid w:val="00B342D1"/>
    <w:rsid w:val="00B3713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1CB2"/>
    <w:rsid w:val="00B64C51"/>
    <w:rsid w:val="00B6566B"/>
    <w:rsid w:val="00B65D26"/>
    <w:rsid w:val="00B65F81"/>
    <w:rsid w:val="00B6678B"/>
    <w:rsid w:val="00B7291C"/>
    <w:rsid w:val="00B73B5D"/>
    <w:rsid w:val="00B7594A"/>
    <w:rsid w:val="00B77900"/>
    <w:rsid w:val="00B8021B"/>
    <w:rsid w:val="00B804E1"/>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46AE"/>
    <w:rsid w:val="00BA7D6B"/>
    <w:rsid w:val="00BB0D70"/>
    <w:rsid w:val="00BB34B5"/>
    <w:rsid w:val="00BB37E5"/>
    <w:rsid w:val="00BB64D7"/>
    <w:rsid w:val="00BB72B6"/>
    <w:rsid w:val="00BC0BA6"/>
    <w:rsid w:val="00BC0F89"/>
    <w:rsid w:val="00BC15FD"/>
    <w:rsid w:val="00BC1C5E"/>
    <w:rsid w:val="00BC35DB"/>
    <w:rsid w:val="00BC5359"/>
    <w:rsid w:val="00BC5A74"/>
    <w:rsid w:val="00BC6B4F"/>
    <w:rsid w:val="00BC6D12"/>
    <w:rsid w:val="00BC6E09"/>
    <w:rsid w:val="00BC74C3"/>
    <w:rsid w:val="00BC7676"/>
    <w:rsid w:val="00BD0CC6"/>
    <w:rsid w:val="00BD1F22"/>
    <w:rsid w:val="00BD2D74"/>
    <w:rsid w:val="00BD4B27"/>
    <w:rsid w:val="00BD7493"/>
    <w:rsid w:val="00BD7EE5"/>
    <w:rsid w:val="00BE026E"/>
    <w:rsid w:val="00BE03CF"/>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73F7"/>
    <w:rsid w:val="00C22112"/>
    <w:rsid w:val="00C24241"/>
    <w:rsid w:val="00C26587"/>
    <w:rsid w:val="00C26838"/>
    <w:rsid w:val="00C27636"/>
    <w:rsid w:val="00C318A9"/>
    <w:rsid w:val="00C345D6"/>
    <w:rsid w:val="00C354B0"/>
    <w:rsid w:val="00C36258"/>
    <w:rsid w:val="00C37485"/>
    <w:rsid w:val="00C3757D"/>
    <w:rsid w:val="00C40CA2"/>
    <w:rsid w:val="00C4108A"/>
    <w:rsid w:val="00C43FBE"/>
    <w:rsid w:val="00C46085"/>
    <w:rsid w:val="00C46111"/>
    <w:rsid w:val="00C5452C"/>
    <w:rsid w:val="00C57D05"/>
    <w:rsid w:val="00C60C16"/>
    <w:rsid w:val="00C61F26"/>
    <w:rsid w:val="00C63620"/>
    <w:rsid w:val="00C64819"/>
    <w:rsid w:val="00C64B97"/>
    <w:rsid w:val="00C64DDE"/>
    <w:rsid w:val="00C65568"/>
    <w:rsid w:val="00C66AC8"/>
    <w:rsid w:val="00C7041E"/>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7A4D"/>
    <w:rsid w:val="00CE15FD"/>
    <w:rsid w:val="00CE1EE3"/>
    <w:rsid w:val="00CE6D1F"/>
    <w:rsid w:val="00CF2AE2"/>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419D"/>
    <w:rsid w:val="00D35E8E"/>
    <w:rsid w:val="00D36C0A"/>
    <w:rsid w:val="00D36EC5"/>
    <w:rsid w:val="00D37BDA"/>
    <w:rsid w:val="00D40398"/>
    <w:rsid w:val="00D40739"/>
    <w:rsid w:val="00D40A9B"/>
    <w:rsid w:val="00D431E0"/>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5C7"/>
    <w:rsid w:val="00D76F84"/>
    <w:rsid w:val="00D82026"/>
    <w:rsid w:val="00D84074"/>
    <w:rsid w:val="00D84961"/>
    <w:rsid w:val="00D87970"/>
    <w:rsid w:val="00D90BAD"/>
    <w:rsid w:val="00D90FA7"/>
    <w:rsid w:val="00D910BD"/>
    <w:rsid w:val="00D93CA0"/>
    <w:rsid w:val="00D94124"/>
    <w:rsid w:val="00D959A2"/>
    <w:rsid w:val="00D97FBF"/>
    <w:rsid w:val="00DA0092"/>
    <w:rsid w:val="00DA156D"/>
    <w:rsid w:val="00DA2959"/>
    <w:rsid w:val="00DA4994"/>
    <w:rsid w:val="00DA5246"/>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5271"/>
    <w:rsid w:val="00E1554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5537"/>
    <w:rsid w:val="00E361C7"/>
    <w:rsid w:val="00E37649"/>
    <w:rsid w:val="00E37CF7"/>
    <w:rsid w:val="00E37D89"/>
    <w:rsid w:val="00E40AAC"/>
    <w:rsid w:val="00E4225F"/>
    <w:rsid w:val="00E43445"/>
    <w:rsid w:val="00E47332"/>
    <w:rsid w:val="00E47462"/>
    <w:rsid w:val="00E502CA"/>
    <w:rsid w:val="00E51250"/>
    <w:rsid w:val="00E51957"/>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5ED6"/>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7033"/>
    <w:rsid w:val="00EF710E"/>
    <w:rsid w:val="00F004F1"/>
    <w:rsid w:val="00F0121B"/>
    <w:rsid w:val="00F03991"/>
    <w:rsid w:val="00F074FB"/>
    <w:rsid w:val="00F07FF1"/>
    <w:rsid w:val="00F1192E"/>
    <w:rsid w:val="00F12C4A"/>
    <w:rsid w:val="00F14093"/>
    <w:rsid w:val="00F15431"/>
    <w:rsid w:val="00F15F30"/>
    <w:rsid w:val="00F17A03"/>
    <w:rsid w:val="00F264F2"/>
    <w:rsid w:val="00F27BEA"/>
    <w:rsid w:val="00F30238"/>
    <w:rsid w:val="00F30452"/>
    <w:rsid w:val="00F316D3"/>
    <w:rsid w:val="00F32105"/>
    <w:rsid w:val="00F32519"/>
    <w:rsid w:val="00F3253E"/>
    <w:rsid w:val="00F32EE0"/>
    <w:rsid w:val="00F3305E"/>
    <w:rsid w:val="00F357A5"/>
    <w:rsid w:val="00F35FE2"/>
    <w:rsid w:val="00F37F22"/>
    <w:rsid w:val="00F405D0"/>
    <w:rsid w:val="00F40A8F"/>
    <w:rsid w:val="00F41D6B"/>
    <w:rsid w:val="00F41DC6"/>
    <w:rsid w:val="00F421F1"/>
    <w:rsid w:val="00F42BC1"/>
    <w:rsid w:val="00F44277"/>
    <w:rsid w:val="00F45644"/>
    <w:rsid w:val="00F46075"/>
    <w:rsid w:val="00F4646C"/>
    <w:rsid w:val="00F508EB"/>
    <w:rsid w:val="00F5231E"/>
    <w:rsid w:val="00F5307E"/>
    <w:rsid w:val="00F548ED"/>
    <w:rsid w:val="00F54D0E"/>
    <w:rsid w:val="00F56486"/>
    <w:rsid w:val="00F57D90"/>
    <w:rsid w:val="00F624DB"/>
    <w:rsid w:val="00F62896"/>
    <w:rsid w:val="00F634EE"/>
    <w:rsid w:val="00F6528A"/>
    <w:rsid w:val="00F6543F"/>
    <w:rsid w:val="00F66A79"/>
    <w:rsid w:val="00F6707A"/>
    <w:rsid w:val="00F678EB"/>
    <w:rsid w:val="00F67A2A"/>
    <w:rsid w:val="00F71492"/>
    <w:rsid w:val="00F727C8"/>
    <w:rsid w:val="00F72D54"/>
    <w:rsid w:val="00F7415D"/>
    <w:rsid w:val="00F76A9E"/>
    <w:rsid w:val="00F77C81"/>
    <w:rsid w:val="00F85D45"/>
    <w:rsid w:val="00F873B0"/>
    <w:rsid w:val="00F91FB4"/>
    <w:rsid w:val="00F93EDC"/>
    <w:rsid w:val="00F95BEA"/>
    <w:rsid w:val="00F96165"/>
    <w:rsid w:val="00F97D5F"/>
    <w:rsid w:val="00FA00CA"/>
    <w:rsid w:val="00FA0706"/>
    <w:rsid w:val="00FA0E48"/>
    <w:rsid w:val="00FA1C4D"/>
    <w:rsid w:val="00FA35F4"/>
    <w:rsid w:val="00FA574B"/>
    <w:rsid w:val="00FA75A2"/>
    <w:rsid w:val="00FB0E26"/>
    <w:rsid w:val="00FB3956"/>
    <w:rsid w:val="00FB4313"/>
    <w:rsid w:val="00FB4C45"/>
    <w:rsid w:val="00FB5975"/>
    <w:rsid w:val="00FB5EA7"/>
    <w:rsid w:val="00FB69EA"/>
    <w:rsid w:val="00FB7BE6"/>
    <w:rsid w:val="00FB7DD5"/>
    <w:rsid w:val="00FC02B2"/>
    <w:rsid w:val="00FC0D23"/>
    <w:rsid w:val="00FC348F"/>
    <w:rsid w:val="00FC39C7"/>
    <w:rsid w:val="00FC52FB"/>
    <w:rsid w:val="00FC6A85"/>
    <w:rsid w:val="00FD1782"/>
    <w:rsid w:val="00FD3243"/>
    <w:rsid w:val="00FD3302"/>
    <w:rsid w:val="00FD36AA"/>
    <w:rsid w:val="00FD45A3"/>
    <w:rsid w:val="00FD4DCB"/>
    <w:rsid w:val="00FD6E48"/>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1BDoOi32QMIHahOlAnKIywF1Skf8aANh-V-BMoYn0tc/edit"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39" Type="http://schemas.openxmlformats.org/officeDocument/2006/relationships/theme" Target="theme/theme1.xm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hyperlink" Target="mailto:juan@ebi.ac.uk" TargetMode="Externa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yperlink" Target="mailto:juan@ebi.ac.uk"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header" Target="header2.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http://dx.doi.org/10.1351/PAC-REC-06-04-06"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89F929-F06E-4206-8F92-2C5D722D75C0}">
  <ds:schemaRefs>
    <ds:schemaRef ds:uri="http://schemas.openxmlformats.org/officeDocument/2006/bibliography"/>
  </ds:schemaRefs>
</ds:datastoreItem>
</file>

<file path=customXml/itemProps2.xml><?xml version="1.0" encoding="utf-8"?>
<ds:datastoreItem xmlns:ds="http://schemas.openxmlformats.org/officeDocument/2006/customXml" ds:itemID="{156A5E4C-4FD7-45B0-9DA6-DD8C01A6B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0</TotalTime>
  <Pages>83</Pages>
  <Words>23869</Words>
  <Characters>136058</Characters>
  <Application>Microsoft Office Word</Application>
  <DocSecurity>0</DocSecurity>
  <Lines>1133</Lines>
  <Paragraphs>3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59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288</cp:revision>
  <cp:lastPrinted>2014-06-20T14:50:00Z</cp:lastPrinted>
  <dcterms:created xsi:type="dcterms:W3CDTF">2016-07-04T09:22:00Z</dcterms:created>
  <dcterms:modified xsi:type="dcterms:W3CDTF">2016-10-13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